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B4F4955" w14:textId="77777777" w:rsidR="003523CC" w:rsidRPr="00071D7C" w:rsidRDefault="003523CC" w:rsidP="003523CC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Table S1. </w:t>
      </w:r>
      <w:proofErr w:type="gramStart"/>
      <w:r w:rsidRPr="00AB2BB4">
        <w:rPr>
          <w:rFonts w:ascii="Times New Roman" w:hAnsi="Times New Roman" w:cs="Times New Roman"/>
          <w:sz w:val="24"/>
          <w:szCs w:val="24"/>
        </w:rPr>
        <w:t>Main he</w:t>
      </w:r>
      <w:r>
        <w:rPr>
          <w:rFonts w:ascii="Times New Roman" w:hAnsi="Times New Roman" w:cs="Times New Roman"/>
          <w:sz w:val="24"/>
          <w:szCs w:val="24"/>
        </w:rPr>
        <w:t>rds, cows, and quarters selection criteria and treatment regimens in 18</w:t>
      </w:r>
      <w:r w:rsidRPr="00C77845">
        <w:rPr>
          <w:rFonts w:ascii="Times New Roman" w:hAnsi="Times New Roman" w:cs="Times New Roman"/>
          <w:sz w:val="24"/>
          <w:szCs w:val="24"/>
        </w:rPr>
        <w:t xml:space="preserve"> trials from </w:t>
      </w:r>
      <w:r>
        <w:rPr>
          <w:rFonts w:ascii="Times New Roman" w:hAnsi="Times New Roman" w:cs="Times New Roman"/>
          <w:sz w:val="24"/>
          <w:szCs w:val="24"/>
        </w:rPr>
        <w:t>16</w:t>
      </w:r>
      <w:r w:rsidRPr="00C77845">
        <w:rPr>
          <w:rFonts w:ascii="Times New Roman" w:hAnsi="Times New Roman" w:cs="Times New Roman"/>
          <w:sz w:val="24"/>
          <w:szCs w:val="24"/>
        </w:rPr>
        <w:t xml:space="preserve"> manuscripts included in a systematic review of </w:t>
      </w:r>
      <w:r>
        <w:rPr>
          <w:rFonts w:ascii="Times New Roman" w:hAnsi="Times New Roman" w:cs="Times New Roman"/>
          <w:sz w:val="24"/>
          <w:szCs w:val="24"/>
        </w:rPr>
        <w:t>internal teat sealant-based approaches</w:t>
      </w:r>
      <w:r w:rsidRPr="00C7784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without use of antimicrobials for drying-off </w:t>
      </w:r>
      <w:r w:rsidRPr="00C77845">
        <w:rPr>
          <w:rFonts w:ascii="Times New Roman" w:hAnsi="Times New Roman" w:cs="Times New Roman"/>
          <w:sz w:val="24"/>
          <w:szCs w:val="24"/>
        </w:rPr>
        <w:t>dairy cows</w:t>
      </w:r>
      <w:r>
        <w:rPr>
          <w:rFonts w:ascii="Times New Roman" w:hAnsi="Times New Roman" w:cs="Times New Roman"/>
          <w:sz w:val="24"/>
          <w:szCs w:val="24"/>
        </w:rPr>
        <w:t>.</w:t>
      </w:r>
      <w:proofErr w:type="gramEnd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1"/>
        <w:gridCol w:w="1985"/>
        <w:gridCol w:w="2410"/>
        <w:gridCol w:w="283"/>
        <w:gridCol w:w="3119"/>
        <w:gridCol w:w="3496"/>
      </w:tblGrid>
      <w:tr w:rsidR="003523CC" w:rsidRPr="009C37E9" w14:paraId="652C3B64" w14:textId="77777777" w:rsidTr="00456D60">
        <w:trPr>
          <w:cantSplit/>
          <w:tblHeader/>
        </w:trPr>
        <w:tc>
          <w:tcPr>
            <w:tcW w:w="1701" w:type="dxa"/>
            <w:vMerge w:val="restart"/>
            <w:tcBorders>
              <w:top w:val="single" w:sz="4" w:space="0" w:color="auto"/>
            </w:tcBorders>
            <w:vAlign w:val="center"/>
          </w:tcPr>
          <w:p w14:paraId="7BBCF3DA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Trial</w:t>
            </w:r>
          </w:p>
        </w:tc>
        <w:tc>
          <w:tcPr>
            <w:tcW w:w="439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AE3F852" w14:textId="77777777" w:rsidR="003523CC" w:rsidRPr="009C37E9" w:rsidRDefault="003523CC" w:rsidP="00456D6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Udder health selection criteria</w:t>
            </w:r>
          </w:p>
        </w:tc>
        <w:tc>
          <w:tcPr>
            <w:tcW w:w="283" w:type="dxa"/>
            <w:tcBorders>
              <w:top w:val="single" w:sz="4" w:space="0" w:color="auto"/>
            </w:tcBorders>
          </w:tcPr>
          <w:p w14:paraId="36BA1AA9" w14:textId="77777777" w:rsidR="003523CC" w:rsidRPr="009C37E9" w:rsidRDefault="003523CC" w:rsidP="00456D6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61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C9D9A11" w14:textId="77777777" w:rsidR="003523CC" w:rsidRPr="009C37E9" w:rsidRDefault="003523CC" w:rsidP="00456D6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Treatment regimens</w:t>
            </w:r>
          </w:p>
        </w:tc>
      </w:tr>
      <w:tr w:rsidR="003523CC" w:rsidRPr="009C37E9" w14:paraId="00F9707B" w14:textId="77777777" w:rsidTr="00456D60">
        <w:trPr>
          <w:cantSplit/>
          <w:tblHeader/>
        </w:trPr>
        <w:tc>
          <w:tcPr>
            <w:tcW w:w="1701" w:type="dxa"/>
            <w:vMerge/>
            <w:tcBorders>
              <w:bottom w:val="single" w:sz="4" w:space="0" w:color="auto"/>
            </w:tcBorders>
          </w:tcPr>
          <w:p w14:paraId="6CEF5486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14:paraId="348A99C8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Herds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14:paraId="443A664C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Cows and quarters</w:t>
            </w:r>
          </w:p>
        </w:tc>
        <w:tc>
          <w:tcPr>
            <w:tcW w:w="283" w:type="dxa"/>
            <w:tcBorders>
              <w:bottom w:val="single" w:sz="4" w:space="0" w:color="auto"/>
            </w:tcBorders>
          </w:tcPr>
          <w:p w14:paraId="0F7346E2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9" w:type="dxa"/>
            <w:tcBorders>
              <w:top w:val="single" w:sz="4" w:space="0" w:color="auto"/>
              <w:bottom w:val="single" w:sz="4" w:space="0" w:color="auto"/>
            </w:tcBorders>
          </w:tcPr>
          <w:p w14:paraId="5472F456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Sealant</w:t>
            </w:r>
          </w:p>
        </w:tc>
        <w:tc>
          <w:tcPr>
            <w:tcW w:w="3496" w:type="dxa"/>
            <w:tcBorders>
              <w:top w:val="single" w:sz="4" w:space="0" w:color="auto"/>
              <w:bottom w:val="single" w:sz="4" w:space="0" w:color="auto"/>
            </w:tcBorders>
          </w:tcPr>
          <w:p w14:paraId="591475D6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Comparators</w:t>
            </w:r>
          </w:p>
        </w:tc>
      </w:tr>
      <w:tr w:rsidR="003523CC" w:rsidRPr="009C37E9" w14:paraId="00626003" w14:textId="77777777" w:rsidTr="00456D60">
        <w:trPr>
          <w:cantSplit/>
        </w:trPr>
        <w:tc>
          <w:tcPr>
            <w:tcW w:w="1701" w:type="dxa"/>
            <w:tcBorders>
              <w:top w:val="single" w:sz="4" w:space="0" w:color="auto"/>
            </w:tcBorders>
          </w:tcPr>
          <w:p w14:paraId="7C5CDB13" w14:textId="3FC414D6" w:rsidR="003523CC" w:rsidRPr="009C37E9" w:rsidRDefault="003523CC" w:rsidP="00D31AB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Cengiz</w:t>
            </w:r>
            <w:proofErr w:type="spellEnd"/>
            <w:r w:rsidRPr="009C37E9">
              <w:rPr>
                <w:rFonts w:ascii="Times New Roman" w:hAnsi="Times New Roman" w:cs="Times New Roman"/>
                <w:sz w:val="24"/>
                <w:szCs w:val="24"/>
              </w:rPr>
              <w:t xml:space="preserve"> et </w:t>
            </w:r>
            <w:proofErr w:type="spellStart"/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Bastan</w:t>
            </w:r>
            <w:proofErr w:type="spellEnd"/>
            <w:r w:rsidRPr="009C37E9">
              <w:rPr>
                <w:rFonts w:ascii="Times New Roman" w:hAnsi="Times New Roman" w:cs="Times New Roman"/>
                <w:sz w:val="24"/>
                <w:szCs w:val="24"/>
              </w:rPr>
              <w:t xml:space="preserve"> 2015</w:t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SGlkZGVuPSIxIj48QXV0aG9yPkNlbmdpejwvQXV0aG9yPjxZZWFyPjIw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</w:fldData>
              </w:fldChar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SGlkZGVuPSIxIj48QXV0aG9yPkNlbmdpejwvQXV0aG9yPjxZZWFyPjIw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</w:fldData>
              </w:fldChar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985" w:type="dxa"/>
            <w:tcBorders>
              <w:top w:val="single" w:sz="4" w:space="0" w:color="auto"/>
            </w:tcBorders>
          </w:tcPr>
          <w:p w14:paraId="114D512E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CC: 150,000 to 350,000 cells/ml</w:t>
            </w:r>
          </w:p>
        </w:tc>
        <w:tc>
          <w:tcPr>
            <w:tcW w:w="2410" w:type="dxa"/>
            <w:tcBorders>
              <w:top w:val="single" w:sz="4" w:space="0" w:color="auto"/>
            </w:tcBorders>
          </w:tcPr>
          <w:p w14:paraId="5E3018AB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ow with no CM, and no AB or AI 30 days pre-dry</w:t>
            </w:r>
          </w:p>
        </w:tc>
        <w:tc>
          <w:tcPr>
            <w:tcW w:w="283" w:type="dxa"/>
            <w:tcBorders>
              <w:top w:val="single" w:sz="4" w:space="0" w:color="auto"/>
            </w:tcBorders>
          </w:tcPr>
          <w:p w14:paraId="762F327B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9" w:type="dxa"/>
            <w:tcBorders>
              <w:top w:val="single" w:sz="4" w:space="0" w:color="auto"/>
            </w:tcBorders>
          </w:tcPr>
          <w:p w14:paraId="0BB09B23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Teat sealant, 4g, IMM, once at DO</w:t>
            </w:r>
          </w:p>
          <w:p w14:paraId="113C4A56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496" w:type="dxa"/>
            <w:tcBorders>
              <w:top w:val="single" w:sz="4" w:space="0" w:color="auto"/>
            </w:tcBorders>
          </w:tcPr>
          <w:p w14:paraId="50FC76B2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sz w:val="24"/>
                <w:szCs w:val="24"/>
              </w:rPr>
              <w:t xml:space="preserve">Positive controls: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loxacilli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600mg/quarter</w:t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, IMM, once at DO.</w:t>
            </w:r>
          </w:p>
        </w:tc>
      </w:tr>
      <w:tr w:rsidR="003523CC" w:rsidRPr="009C37E9" w14:paraId="577E23B8" w14:textId="77777777" w:rsidTr="00456D60">
        <w:trPr>
          <w:cantSplit/>
        </w:trPr>
        <w:tc>
          <w:tcPr>
            <w:tcW w:w="1701" w:type="dxa"/>
          </w:tcPr>
          <w:p w14:paraId="590A024B" w14:textId="60BE7924" w:rsidR="003523CC" w:rsidRPr="009C37E9" w:rsidRDefault="003523CC" w:rsidP="00D31AB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Kromker</w:t>
            </w:r>
            <w:proofErr w:type="spellEnd"/>
            <w:r w:rsidRPr="009C37E9">
              <w:rPr>
                <w:rFonts w:ascii="Times New Roman" w:hAnsi="Times New Roman" w:cs="Times New Roman"/>
                <w:sz w:val="24"/>
                <w:szCs w:val="24"/>
              </w:rPr>
              <w:t xml:space="preserve"> et al., 2014</w:t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SGlkZGVuPSIxIj48QXV0aG9yPktyb21rZXI8L0F1dGhvcj48WWVhcj4y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</w:fldData>
              </w:fldChar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SGlkZGVuPSIxIj48QXV0aG9yPktyb21rZXI8L0F1dGhvcj48WWVhcj4y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</w:fldData>
              </w:fldChar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985" w:type="dxa"/>
          </w:tcPr>
          <w:p w14:paraId="7006E1B8" w14:textId="6A1F89F3" w:rsidR="003523CC" w:rsidRPr="009C37E9" w:rsidRDefault="00932854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one mentioned</w:t>
            </w:r>
          </w:p>
        </w:tc>
        <w:tc>
          <w:tcPr>
            <w:tcW w:w="2410" w:type="dxa"/>
          </w:tcPr>
          <w:p w14:paraId="530E3C57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ow SCC&lt;100,000 cells/ml and MBC negative</w:t>
            </w:r>
          </w:p>
        </w:tc>
        <w:tc>
          <w:tcPr>
            <w:tcW w:w="283" w:type="dxa"/>
          </w:tcPr>
          <w:p w14:paraId="642DB00B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9" w:type="dxa"/>
          </w:tcPr>
          <w:p w14:paraId="47C7790D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Teat sealant, 4g, IMM, once at DO</w:t>
            </w:r>
          </w:p>
          <w:p w14:paraId="4A7BC682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496" w:type="dxa"/>
          </w:tcPr>
          <w:p w14:paraId="097B3A74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sz w:val="24"/>
                <w:szCs w:val="24"/>
              </w:rPr>
              <w:t xml:space="preserve">Negative controls: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u</w:t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ntreated</w:t>
            </w:r>
          </w:p>
        </w:tc>
      </w:tr>
      <w:tr w:rsidR="003523CC" w:rsidRPr="009C37E9" w14:paraId="5E2AA181" w14:textId="77777777" w:rsidTr="00456D60">
        <w:trPr>
          <w:cantSplit/>
        </w:trPr>
        <w:tc>
          <w:tcPr>
            <w:tcW w:w="1701" w:type="dxa"/>
          </w:tcPr>
          <w:p w14:paraId="1D2D30CC" w14:textId="10379EC3" w:rsidR="003523CC" w:rsidRPr="009C37E9" w:rsidRDefault="003523CC" w:rsidP="00D31AB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Bhutto et al., 2011</w:t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SGlkZGVuPSIxIj48QXV0aG9yPkJodXR0bzwvQXV0aG9yPjxZZWFyPjIw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</w:fldData>
              </w:fldChar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SGlkZGVuPSIxIj48QXV0aG9yPkJodXR0bzwvQXV0aG9yPjxZZWFyPjIw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</w:fldData>
              </w:fldChar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985" w:type="dxa"/>
          </w:tcPr>
          <w:p w14:paraId="69B5CB9D" w14:textId="205DB9E6" w:rsidR="003523CC" w:rsidRPr="009C37E9" w:rsidRDefault="00932854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one mentioned</w:t>
            </w:r>
          </w:p>
        </w:tc>
        <w:tc>
          <w:tcPr>
            <w:tcW w:w="2410" w:type="dxa"/>
          </w:tcPr>
          <w:p w14:paraId="7E512724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ow with no AB or AI in last 30 days pre-dry</w:t>
            </w:r>
          </w:p>
        </w:tc>
        <w:tc>
          <w:tcPr>
            <w:tcW w:w="283" w:type="dxa"/>
          </w:tcPr>
          <w:p w14:paraId="0A577981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9" w:type="dxa"/>
          </w:tcPr>
          <w:p w14:paraId="58DD1338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Teat sealant, 4g, IMM, once at DO</w:t>
            </w:r>
          </w:p>
          <w:p w14:paraId="34371E84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496" w:type="dxa"/>
          </w:tcPr>
          <w:p w14:paraId="419A7942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sz w:val="24"/>
                <w:szCs w:val="24"/>
              </w:rPr>
              <w:t xml:space="preserve">Negative controls: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u</w:t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ntreated</w:t>
            </w:r>
          </w:p>
        </w:tc>
      </w:tr>
      <w:tr w:rsidR="003523CC" w:rsidRPr="009C37E9" w14:paraId="2B9B36A5" w14:textId="77777777" w:rsidTr="00456D60">
        <w:trPr>
          <w:cantSplit/>
        </w:trPr>
        <w:tc>
          <w:tcPr>
            <w:tcW w:w="1701" w:type="dxa"/>
          </w:tcPr>
          <w:p w14:paraId="2482CB79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sz w:val="24"/>
                <w:szCs w:val="24"/>
                <w:lang w:val="fr-CA"/>
              </w:rPr>
              <w:t xml:space="preserve">Petrovski et </w:t>
            </w:r>
            <w:proofErr w:type="gramStart"/>
            <w:r w:rsidRPr="009C37E9">
              <w:rPr>
                <w:rFonts w:ascii="Times New Roman" w:hAnsi="Times New Roman" w:cs="Times New Roman"/>
                <w:sz w:val="24"/>
                <w:szCs w:val="24"/>
                <w:lang w:val="fr-CA"/>
              </w:rPr>
              <w:t>al.,</w:t>
            </w:r>
            <w:proofErr w:type="gramEnd"/>
            <w:r w:rsidRPr="009C37E9">
              <w:rPr>
                <w:rFonts w:ascii="Times New Roman" w:hAnsi="Times New Roman" w:cs="Times New Roman"/>
                <w:sz w:val="24"/>
                <w:szCs w:val="24"/>
                <w:lang w:val="fr-CA"/>
              </w:rPr>
              <w:t xml:space="preserve"> 2011</w:t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SGlkZGVuPSIxIj48QXV0aG9yPlBldHJvdnNraTwvQXV0aG9yPjxZZWFy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</w:fldData>
              </w:fldChar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SGlkZGVuPSIxIj48QXV0aG9yPlBldHJvdnNraTwvQXV0aG9yPjxZZWFy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</w:fldData>
              </w:fldChar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985" w:type="dxa"/>
          </w:tcPr>
          <w:p w14:paraId="48C4B33A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one mentioned</w:t>
            </w:r>
          </w:p>
        </w:tc>
        <w:tc>
          <w:tcPr>
            <w:tcW w:w="2410" w:type="dxa"/>
          </w:tcPr>
          <w:p w14:paraId="3D1CA2D8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ow SCC&lt;200,000 cells/ml 9 days pre-dry</w:t>
            </w:r>
          </w:p>
        </w:tc>
        <w:tc>
          <w:tcPr>
            <w:tcW w:w="283" w:type="dxa"/>
          </w:tcPr>
          <w:p w14:paraId="0EA00C18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9" w:type="dxa"/>
          </w:tcPr>
          <w:p w14:paraId="2CFC9D1B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Teat sealant, 4g, IMM, once at DO</w:t>
            </w:r>
          </w:p>
          <w:p w14:paraId="7223EAF9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496" w:type="dxa"/>
          </w:tcPr>
          <w:p w14:paraId="66FA4E50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sz w:val="24"/>
                <w:szCs w:val="24"/>
              </w:rPr>
              <w:t xml:space="preserve">Negative controls: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u</w:t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ntreated</w:t>
            </w:r>
          </w:p>
        </w:tc>
      </w:tr>
      <w:tr w:rsidR="003523CC" w:rsidRPr="009C37E9" w14:paraId="0BFF7ECF" w14:textId="77777777" w:rsidTr="00456D60">
        <w:trPr>
          <w:cantSplit/>
        </w:trPr>
        <w:tc>
          <w:tcPr>
            <w:tcW w:w="1701" w:type="dxa"/>
          </w:tcPr>
          <w:p w14:paraId="7C8C1AC6" w14:textId="54D3BD46" w:rsidR="003523CC" w:rsidRPr="009C37E9" w:rsidRDefault="003523CC" w:rsidP="00D31AB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Klocke</w:t>
            </w:r>
            <w:proofErr w:type="spellEnd"/>
            <w:r w:rsidRPr="009C37E9">
              <w:rPr>
                <w:rFonts w:ascii="Times New Roman" w:hAnsi="Times New Roman" w:cs="Times New Roman"/>
                <w:sz w:val="24"/>
                <w:szCs w:val="24"/>
              </w:rPr>
              <w:t xml:space="preserve"> et al., 2010</w:t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SGlkZGVuPSIxIj48QXV0aG9yPktsb2NrZTwvQXV0aG9yPjxZZWFyPjIw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</w:fldData>
              </w:fldChar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SGlkZGVuPSIxIj48QXV0aG9yPktsb2NrZTwvQXV0aG9yPjxZZWFyPjIw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</w:fldData>
              </w:fldChar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985" w:type="dxa"/>
          </w:tcPr>
          <w:p w14:paraId="25EC1F08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one mentioned</w:t>
            </w:r>
          </w:p>
        </w:tc>
        <w:tc>
          <w:tcPr>
            <w:tcW w:w="2410" w:type="dxa"/>
          </w:tcPr>
          <w:p w14:paraId="6E6F4E8B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MBC negative for major udder pathogen </w:t>
            </w:r>
          </w:p>
        </w:tc>
        <w:tc>
          <w:tcPr>
            <w:tcW w:w="283" w:type="dxa"/>
          </w:tcPr>
          <w:p w14:paraId="3F252621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9" w:type="dxa"/>
          </w:tcPr>
          <w:p w14:paraId="0F348EBE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Teat sealant, 4g, IMM, once at DO</w:t>
            </w:r>
          </w:p>
          <w:p w14:paraId="6E54BED3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496" w:type="dxa"/>
          </w:tcPr>
          <w:p w14:paraId="4429A082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sz w:val="24"/>
                <w:szCs w:val="24"/>
              </w:rPr>
              <w:t xml:space="preserve">Negative controls: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u</w:t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ntreated</w:t>
            </w:r>
          </w:p>
        </w:tc>
      </w:tr>
      <w:tr w:rsidR="003523CC" w:rsidRPr="009C37E9" w14:paraId="258F6DD6" w14:textId="77777777" w:rsidTr="00456D60">
        <w:trPr>
          <w:cantSplit/>
        </w:trPr>
        <w:tc>
          <w:tcPr>
            <w:tcW w:w="1701" w:type="dxa"/>
          </w:tcPr>
          <w:p w14:paraId="63B08E09" w14:textId="2C6028FE" w:rsidR="003523CC" w:rsidRPr="009C37E9" w:rsidRDefault="003523CC" w:rsidP="00D31AB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Laven</w:t>
            </w:r>
            <w:proofErr w:type="spellEnd"/>
            <w:r w:rsidRPr="009C37E9">
              <w:rPr>
                <w:rFonts w:ascii="Times New Roman" w:hAnsi="Times New Roman" w:cs="Times New Roman"/>
                <w:sz w:val="24"/>
                <w:szCs w:val="24"/>
              </w:rPr>
              <w:t xml:space="preserve"> et Lawrence, 2008</w:t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SGlkZGVuPSIxIj48QXV0aG9yPkxhdmVuPC9BdXRob3I+PFllYXI+MjAw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</w:fldData>
              </w:fldChar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SGlkZGVuPSIxIj48QXV0aG9yPkxhdmVuPC9BdXRob3I+PFllYXI+MjAw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</w:fldData>
              </w:fldChar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985" w:type="dxa"/>
          </w:tcPr>
          <w:p w14:paraId="0745CA03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one mentioned</w:t>
            </w:r>
          </w:p>
        </w:tc>
        <w:tc>
          <w:tcPr>
            <w:tcW w:w="2410" w:type="dxa"/>
          </w:tcPr>
          <w:p w14:paraId="1B63874B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ows with no CM and  SCC ≤150,000 cells/ml in previous lactation</w:t>
            </w:r>
          </w:p>
        </w:tc>
        <w:tc>
          <w:tcPr>
            <w:tcW w:w="283" w:type="dxa"/>
          </w:tcPr>
          <w:p w14:paraId="544A168C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9" w:type="dxa"/>
          </w:tcPr>
          <w:p w14:paraId="394FCB95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Teat sealant, 4g, IMM, once at DO</w:t>
            </w:r>
          </w:p>
          <w:p w14:paraId="4541DAFC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496" w:type="dxa"/>
          </w:tcPr>
          <w:p w14:paraId="0A7AD6CF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sz w:val="24"/>
                <w:szCs w:val="24"/>
              </w:rPr>
              <w:t xml:space="preserve">Negative controls: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u</w:t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ntreated</w:t>
            </w:r>
          </w:p>
        </w:tc>
      </w:tr>
      <w:tr w:rsidR="003523CC" w:rsidRPr="009C37E9" w14:paraId="13B97316" w14:textId="77777777" w:rsidTr="00456D60">
        <w:trPr>
          <w:cantSplit/>
        </w:trPr>
        <w:tc>
          <w:tcPr>
            <w:tcW w:w="1701" w:type="dxa"/>
          </w:tcPr>
          <w:p w14:paraId="0A756BC9" w14:textId="3C5F4582" w:rsidR="003523CC" w:rsidRPr="009C37E9" w:rsidRDefault="003523CC" w:rsidP="00D31AB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Sanford et al., 2006</w:t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SGlkZGVuPSIxIj48QXV0aG9yPlNhbmZvcmQ8L0F1dGhvcj48WWVhcj4y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</w:fldData>
              </w:fldChar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SGlkZGVuPSIxIj48QXV0aG9yPlNhbmZvcmQ8L0F1dGhvcj48WWVhcj4y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</w:fldData>
              </w:fldChar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985" w:type="dxa"/>
          </w:tcPr>
          <w:p w14:paraId="55B4A49B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one mentioned</w:t>
            </w:r>
          </w:p>
        </w:tc>
        <w:tc>
          <w:tcPr>
            <w:tcW w:w="2410" w:type="dxa"/>
          </w:tcPr>
          <w:p w14:paraId="0E1BBD0E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ll 4 quarters MBC negative 14 days pre-dry</w:t>
            </w:r>
          </w:p>
        </w:tc>
        <w:tc>
          <w:tcPr>
            <w:tcW w:w="283" w:type="dxa"/>
          </w:tcPr>
          <w:p w14:paraId="59308765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9" w:type="dxa"/>
          </w:tcPr>
          <w:p w14:paraId="35C70835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Teat sealant, 4g, IMM, once at DO</w:t>
            </w:r>
          </w:p>
          <w:p w14:paraId="2F929CEA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496" w:type="dxa"/>
          </w:tcPr>
          <w:p w14:paraId="269A97AC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sz w:val="24"/>
                <w:szCs w:val="24"/>
              </w:rPr>
              <w:t xml:space="preserve">Negative controls: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u</w:t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ntreated</w:t>
            </w:r>
          </w:p>
        </w:tc>
      </w:tr>
      <w:tr w:rsidR="003523CC" w:rsidRPr="009C37E9" w14:paraId="412A3E31" w14:textId="77777777" w:rsidTr="00456D60">
        <w:trPr>
          <w:cantSplit/>
        </w:trPr>
        <w:tc>
          <w:tcPr>
            <w:tcW w:w="1701" w:type="dxa"/>
          </w:tcPr>
          <w:p w14:paraId="4C80BF0D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Schaeren</w:t>
            </w:r>
            <w:proofErr w:type="spellEnd"/>
            <w:r w:rsidRPr="009C37E9">
              <w:rPr>
                <w:rFonts w:ascii="Times New Roman" w:hAnsi="Times New Roman" w:cs="Times New Roman"/>
                <w:sz w:val="24"/>
                <w:szCs w:val="24"/>
              </w:rPr>
              <w:t xml:space="preserve"> et Maurer, 2005</w:t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Hidden="1"&gt;&lt;Author&gt;Schaeren&lt;/Author&gt;&lt;Year&gt;2005&lt;/Year&gt;&lt;RecNum&gt;26&lt;/RecNum&gt;&lt;record&gt;&lt;rec-number&gt;26&lt;/rec-number&gt;&lt;foreign-keys&gt;&lt;key app="EN" db-id="sprp909wbw9rsbe2dxlx59z8adzxfa02patd" timestamp="1531491874"&gt;26&lt;/key&gt;&lt;/foreign-keys&gt;&lt;ref-type name="Journal Article"&gt;17&lt;/ref-type&gt;&lt;contributors&gt;&lt;authors&gt;&lt;author&gt;Schaeren, W.&lt;/author&gt;&lt;author&gt;Maurer, J.&lt;/author&gt;&lt;/authors&gt;&lt;/contributors&gt;&lt;titles&gt;&lt;title&gt;The use of an internal teat sealant, Orbeseal, as a preventive measure fir the dry cow periode&lt;/title&gt;&lt;secondary-title&gt;Proceedings of the 4th SAFO Workshop&lt;/secondary-title&gt;&lt;/titles&gt;&lt;periodical&gt;&lt;full-title&gt;Proceedings of the 4th SAFO Workshop&lt;/full-title&gt;&lt;/periodical&gt;&lt;pages&gt;171&lt;/pages&gt;&lt;section&gt;171&lt;/section&gt;&lt;dates&gt;&lt;year&gt;2005&lt;/year&gt;&lt;/dates&gt;&lt;urls&gt;&lt;/urls&gt;&lt;language&gt;English&lt;/language&gt;&lt;/record&gt;&lt;/Cite&gt;&lt;/EndNote&gt;</w:instrText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985" w:type="dxa"/>
          </w:tcPr>
          <w:p w14:paraId="022E2813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one mentioned</w:t>
            </w:r>
          </w:p>
        </w:tc>
        <w:tc>
          <w:tcPr>
            <w:tcW w:w="2410" w:type="dxa"/>
          </w:tcPr>
          <w:p w14:paraId="3FC405EB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one mentioned</w:t>
            </w:r>
          </w:p>
        </w:tc>
        <w:tc>
          <w:tcPr>
            <w:tcW w:w="283" w:type="dxa"/>
          </w:tcPr>
          <w:p w14:paraId="5E23D7DF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9" w:type="dxa"/>
          </w:tcPr>
          <w:p w14:paraId="201D6C24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Teat sealant, 4g, IMM, once at DO</w:t>
            </w:r>
          </w:p>
          <w:p w14:paraId="23CA6AA9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496" w:type="dxa"/>
          </w:tcPr>
          <w:p w14:paraId="276A971C" w14:textId="77777777" w:rsidR="003523CC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sz w:val="24"/>
                <w:szCs w:val="24"/>
              </w:rPr>
              <w:t xml:space="preserve">Positive controls: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</w:t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ntibiotic (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no precision</w:t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  <w:p w14:paraId="3F33CC1D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sz w:val="24"/>
                <w:szCs w:val="24"/>
              </w:rPr>
              <w:t xml:space="preserve">Negative controls: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u</w:t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ntreated</w:t>
            </w:r>
          </w:p>
        </w:tc>
      </w:tr>
      <w:tr w:rsidR="003523CC" w:rsidRPr="009C37E9" w14:paraId="70117AAB" w14:textId="77777777" w:rsidTr="00456D60">
        <w:trPr>
          <w:cantSplit/>
        </w:trPr>
        <w:tc>
          <w:tcPr>
            <w:tcW w:w="1701" w:type="dxa"/>
            <w:tcBorders>
              <w:bottom w:val="single" w:sz="4" w:space="0" w:color="auto"/>
            </w:tcBorders>
          </w:tcPr>
          <w:p w14:paraId="0CA0A67C" w14:textId="1CC4D0AE" w:rsidR="003523CC" w:rsidRPr="009C37E9" w:rsidRDefault="003523CC" w:rsidP="00D31AB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sz w:val="24"/>
                <w:szCs w:val="24"/>
              </w:rPr>
              <w:t xml:space="preserve">Berry et </w:t>
            </w:r>
            <w:proofErr w:type="spellStart"/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Hillerton</w:t>
            </w:r>
            <w:proofErr w:type="spellEnd"/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, 2002</w:t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SGlkZGVuPSIxIj48QXV0aG9yPkJlcnJ5PC9BdXRob3I+PFllYXI+MjAw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=
</w:fldData>
              </w:fldChar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SGlkZGVuPSIxIj48QXV0aG9yPkJlcnJ5PC9BdXRob3I+PFllYXI+MjAw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=
</w:fldData>
              </w:fldChar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985" w:type="dxa"/>
            <w:tcBorders>
              <w:bottom w:val="single" w:sz="4" w:space="0" w:color="auto"/>
            </w:tcBorders>
          </w:tcPr>
          <w:p w14:paraId="0A1F9DDF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CC: 115,000 to 350,000 cells/ml</w:t>
            </w:r>
          </w:p>
        </w:tc>
        <w:tc>
          <w:tcPr>
            <w:tcW w:w="2410" w:type="dxa"/>
            <w:tcBorders>
              <w:bottom w:val="single" w:sz="4" w:space="0" w:color="auto"/>
            </w:tcBorders>
          </w:tcPr>
          <w:p w14:paraId="79F817AD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ow SCC&lt;200,000 cells/ml and no CM in previous lactation; no AB 30 days pre-dry</w:t>
            </w:r>
          </w:p>
        </w:tc>
        <w:tc>
          <w:tcPr>
            <w:tcW w:w="283" w:type="dxa"/>
            <w:tcBorders>
              <w:bottom w:val="single" w:sz="4" w:space="0" w:color="auto"/>
            </w:tcBorders>
          </w:tcPr>
          <w:p w14:paraId="3DB1335F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9" w:type="dxa"/>
            <w:tcBorders>
              <w:bottom w:val="single" w:sz="4" w:space="0" w:color="auto"/>
            </w:tcBorders>
          </w:tcPr>
          <w:p w14:paraId="520C902A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Teat sealant, 4g, IMM, once at DO</w:t>
            </w:r>
          </w:p>
          <w:p w14:paraId="47036E21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496" w:type="dxa"/>
            <w:tcBorders>
              <w:bottom w:val="single" w:sz="4" w:space="0" w:color="auto"/>
            </w:tcBorders>
          </w:tcPr>
          <w:p w14:paraId="69A4BDC7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555AB">
              <w:rPr>
                <w:rFonts w:ascii="Times New Roman" w:hAnsi="Times New Roman" w:cs="Times New Roman"/>
                <w:sz w:val="24"/>
                <w:szCs w:val="24"/>
              </w:rPr>
              <w:t xml:space="preserve">Negative controls: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u</w:t>
            </w:r>
            <w:r w:rsidRPr="009555AB">
              <w:rPr>
                <w:rFonts w:ascii="Times New Roman" w:hAnsi="Times New Roman" w:cs="Times New Roman"/>
                <w:sz w:val="24"/>
                <w:szCs w:val="24"/>
              </w:rPr>
              <w:t>ntreated</w:t>
            </w:r>
          </w:p>
        </w:tc>
      </w:tr>
      <w:tr w:rsidR="003523CC" w:rsidRPr="009C37E9" w14:paraId="687A77D2" w14:textId="77777777" w:rsidTr="00456D60">
        <w:trPr>
          <w:cantSplit/>
        </w:trPr>
        <w:tc>
          <w:tcPr>
            <w:tcW w:w="1701" w:type="dxa"/>
            <w:tcBorders>
              <w:top w:val="single" w:sz="4" w:space="0" w:color="auto"/>
            </w:tcBorders>
          </w:tcPr>
          <w:p w14:paraId="699BEA3B" w14:textId="6D9B4159" w:rsidR="003523CC" w:rsidRPr="009C37E9" w:rsidRDefault="003523CC" w:rsidP="00D31AB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Huxley et al., 2002</w:t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SGlkZGVuPSIxIj48QXV0aG9yPkh1eGxleTwvQXV0aG9yPjxZZWFyPjIw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</w:fldData>
              </w:fldChar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SGlkZGVuPSIxIj48QXV0aG9yPkh1eGxleTwvQXV0aG9yPjxZZWFyPjIw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</w:fldData>
              </w:fldChar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985" w:type="dxa"/>
            <w:tcBorders>
              <w:top w:val="single" w:sz="4" w:space="0" w:color="auto"/>
            </w:tcBorders>
          </w:tcPr>
          <w:p w14:paraId="1D75B9DE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CC&lt;200,000 cells/ml</w:t>
            </w:r>
          </w:p>
        </w:tc>
        <w:tc>
          <w:tcPr>
            <w:tcW w:w="2410" w:type="dxa"/>
            <w:tcBorders>
              <w:top w:val="single" w:sz="4" w:space="0" w:color="auto"/>
            </w:tcBorders>
          </w:tcPr>
          <w:p w14:paraId="48684AB8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ow SCC&lt;200,000 cells/ml and no CM in previous lactation; n</w:t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o AB 30 day pre-dry</w:t>
            </w:r>
          </w:p>
        </w:tc>
        <w:tc>
          <w:tcPr>
            <w:tcW w:w="283" w:type="dxa"/>
            <w:tcBorders>
              <w:top w:val="single" w:sz="4" w:space="0" w:color="auto"/>
            </w:tcBorders>
          </w:tcPr>
          <w:p w14:paraId="64076336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9" w:type="dxa"/>
            <w:tcBorders>
              <w:top w:val="single" w:sz="4" w:space="0" w:color="auto"/>
            </w:tcBorders>
          </w:tcPr>
          <w:p w14:paraId="0A75FDD0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Teat sealant, 4g, IMM, once at DO</w:t>
            </w:r>
          </w:p>
          <w:p w14:paraId="6B96DD51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496" w:type="dxa"/>
            <w:tcBorders>
              <w:top w:val="single" w:sz="4" w:space="0" w:color="auto"/>
            </w:tcBorders>
          </w:tcPr>
          <w:p w14:paraId="15B55494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555AB">
              <w:rPr>
                <w:rFonts w:ascii="Times New Roman" w:hAnsi="Times New Roman" w:cs="Times New Roman"/>
                <w:sz w:val="24"/>
                <w:szCs w:val="24"/>
              </w:rPr>
              <w:t>Positive controls: cephalosporin 250m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/quarter</w:t>
            </w:r>
            <w:r w:rsidRPr="009555AB">
              <w:rPr>
                <w:rFonts w:ascii="Times New Roman" w:hAnsi="Times New Roman" w:cs="Times New Roman"/>
                <w:sz w:val="24"/>
                <w:szCs w:val="24"/>
              </w:rPr>
              <w:t xml:space="preserve">, IMM,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o</w:t>
            </w:r>
            <w:r w:rsidRPr="009555AB">
              <w:rPr>
                <w:rFonts w:ascii="Times New Roman" w:hAnsi="Times New Roman" w:cs="Times New Roman"/>
                <w:sz w:val="24"/>
                <w:szCs w:val="24"/>
              </w:rPr>
              <w:t>nce at DO</w:t>
            </w:r>
          </w:p>
        </w:tc>
      </w:tr>
      <w:tr w:rsidR="003523CC" w:rsidRPr="009C37E9" w14:paraId="3116A9ED" w14:textId="77777777" w:rsidTr="00456D60">
        <w:trPr>
          <w:cantSplit/>
        </w:trPr>
        <w:tc>
          <w:tcPr>
            <w:tcW w:w="1701" w:type="dxa"/>
          </w:tcPr>
          <w:p w14:paraId="3D53AD1F" w14:textId="443BB97D" w:rsidR="003523CC" w:rsidRPr="009C37E9" w:rsidRDefault="003523CC" w:rsidP="00D31AB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Woolford</w:t>
            </w:r>
            <w:proofErr w:type="spellEnd"/>
            <w:r w:rsidRPr="009C37E9">
              <w:rPr>
                <w:rFonts w:ascii="Times New Roman" w:hAnsi="Times New Roman" w:cs="Times New Roman"/>
                <w:sz w:val="24"/>
                <w:szCs w:val="24"/>
              </w:rPr>
              <w:t xml:space="preserve"> et al., 1998</w:t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SGlkZGVuPSIxIj48QXV0aG9yPldvb2xmb3JkPC9BdXRob3I+PFllYXI+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==
</w:fldData>
              </w:fldChar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SGlkZGVuPSIxIj48QXV0aG9yPldvb2xmb3JkPC9BdXRob3I+PFllYXI+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==
</w:fldData>
              </w:fldChar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985" w:type="dxa"/>
          </w:tcPr>
          <w:p w14:paraId="4E256570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one mentioned</w:t>
            </w:r>
          </w:p>
        </w:tc>
        <w:tc>
          <w:tcPr>
            <w:tcW w:w="2410" w:type="dxa"/>
          </w:tcPr>
          <w:p w14:paraId="0BB1581A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w SCC&lt;200,000 cells/ml; Cow ≥ 3 uninfected quarters (based on MBC); </w:t>
            </w:r>
          </w:p>
        </w:tc>
        <w:tc>
          <w:tcPr>
            <w:tcW w:w="283" w:type="dxa"/>
          </w:tcPr>
          <w:p w14:paraId="2D8D8BD4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9" w:type="dxa"/>
          </w:tcPr>
          <w:p w14:paraId="2A3A0834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Teat sealant, 4g, IMM, once at DO</w:t>
            </w:r>
          </w:p>
          <w:p w14:paraId="0F59719C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496" w:type="dxa"/>
          </w:tcPr>
          <w:p w14:paraId="7568226B" w14:textId="77777777" w:rsidR="003523CC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555AB">
              <w:rPr>
                <w:rFonts w:ascii="Times New Roman" w:hAnsi="Times New Roman" w:cs="Times New Roman"/>
                <w:sz w:val="24"/>
                <w:szCs w:val="24"/>
              </w:rPr>
              <w:t>Positive controls: cephalosporin, 250m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/quarter</w:t>
            </w:r>
            <w:r w:rsidRPr="009555AB">
              <w:rPr>
                <w:rFonts w:ascii="Times New Roman" w:hAnsi="Times New Roman" w:cs="Times New Roman"/>
                <w:sz w:val="24"/>
                <w:szCs w:val="24"/>
              </w:rPr>
              <w:t xml:space="preserve">, IMM,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o</w:t>
            </w:r>
            <w:r w:rsidRPr="009555AB">
              <w:rPr>
                <w:rFonts w:ascii="Times New Roman" w:hAnsi="Times New Roman" w:cs="Times New Roman"/>
                <w:sz w:val="24"/>
                <w:szCs w:val="24"/>
              </w:rPr>
              <w:t>nce at DO</w:t>
            </w:r>
          </w:p>
          <w:p w14:paraId="36FD5E47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555AB">
              <w:rPr>
                <w:rFonts w:ascii="Times New Roman" w:hAnsi="Times New Roman" w:cs="Times New Roman"/>
                <w:sz w:val="24"/>
                <w:szCs w:val="24"/>
              </w:rPr>
              <w:t>Negative controls: Untreated</w:t>
            </w:r>
          </w:p>
        </w:tc>
      </w:tr>
      <w:tr w:rsidR="003523CC" w:rsidRPr="009C37E9" w14:paraId="43B2981B" w14:textId="77777777" w:rsidTr="00456D60">
        <w:trPr>
          <w:cantSplit/>
        </w:trPr>
        <w:tc>
          <w:tcPr>
            <w:tcW w:w="1701" w:type="dxa"/>
          </w:tcPr>
          <w:p w14:paraId="4D81C4A9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Meaney</w:t>
            </w:r>
            <w:proofErr w:type="spellEnd"/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, 1986</w:t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SGlkZGVuPSIxIj48QXV0aG9yPk1lYW5leTwvQXV0aG9yPjxZZWFyPjE5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</w:fldData>
              </w:fldChar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SGlkZGVuPSIxIj48QXV0aG9yPk1lYW5leTwvQXV0aG9yPjxZZWFyPjE5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</w:fldData>
              </w:fldChar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985" w:type="dxa"/>
          </w:tcPr>
          <w:p w14:paraId="06625FE4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one mentioned</w:t>
            </w:r>
          </w:p>
        </w:tc>
        <w:tc>
          <w:tcPr>
            <w:tcW w:w="2410" w:type="dxa"/>
          </w:tcPr>
          <w:p w14:paraId="07054ECD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ow free of IMI (not defined)</w:t>
            </w:r>
          </w:p>
        </w:tc>
        <w:tc>
          <w:tcPr>
            <w:tcW w:w="283" w:type="dxa"/>
          </w:tcPr>
          <w:p w14:paraId="71ACBEF3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9" w:type="dxa"/>
          </w:tcPr>
          <w:p w14:paraId="0B265E20" w14:textId="77777777" w:rsidR="003523CC" w:rsidRPr="009C37E9" w:rsidRDefault="003523CC" w:rsidP="00456D60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at sealant (Heavy inorganic salt in a paraffin/wax base), 7.5gr, IMM, once at DO</w:t>
            </w:r>
          </w:p>
          <w:p w14:paraId="59F5B030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496" w:type="dxa"/>
          </w:tcPr>
          <w:p w14:paraId="417514FA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555AB">
              <w:rPr>
                <w:rFonts w:ascii="Times New Roman" w:hAnsi="Times New Roman" w:cs="Times New Roman"/>
                <w:sz w:val="24"/>
                <w:szCs w:val="24"/>
              </w:rPr>
              <w:t xml:space="preserve">Positive controls: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</w:t>
            </w:r>
            <w:r w:rsidRPr="009555AB">
              <w:rPr>
                <w:rFonts w:ascii="Times New Roman" w:hAnsi="Times New Roman" w:cs="Times New Roman"/>
                <w:sz w:val="24"/>
                <w:szCs w:val="24"/>
              </w:rPr>
              <w:t>loxacillin</w:t>
            </w:r>
            <w:proofErr w:type="spellEnd"/>
            <w:r w:rsidRPr="009555AB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no dosage mentioned, </w:t>
            </w:r>
            <w:r w:rsidRPr="009555AB">
              <w:rPr>
                <w:rFonts w:ascii="Times New Roman" w:hAnsi="Times New Roman" w:cs="Times New Roman"/>
                <w:sz w:val="24"/>
                <w:szCs w:val="24"/>
              </w:rPr>
              <w:t xml:space="preserve">IMM,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o</w:t>
            </w:r>
            <w:r w:rsidRPr="009555AB">
              <w:rPr>
                <w:rFonts w:ascii="Times New Roman" w:hAnsi="Times New Roman" w:cs="Times New Roman"/>
                <w:sz w:val="24"/>
                <w:szCs w:val="24"/>
              </w:rPr>
              <w:t>nc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at DO</w:t>
            </w:r>
          </w:p>
        </w:tc>
      </w:tr>
      <w:tr w:rsidR="003523CC" w:rsidRPr="009C37E9" w14:paraId="65C798BB" w14:textId="77777777" w:rsidTr="00456D60">
        <w:trPr>
          <w:cantSplit/>
        </w:trPr>
        <w:tc>
          <w:tcPr>
            <w:tcW w:w="1701" w:type="dxa"/>
          </w:tcPr>
          <w:p w14:paraId="3582231E" w14:textId="4FC8A29B" w:rsidR="003523CC" w:rsidRPr="009C37E9" w:rsidRDefault="003523CC" w:rsidP="00D31AB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Meaney</w:t>
            </w:r>
            <w:proofErr w:type="spellEnd"/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, 1977</w:t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Hidden="1"&gt;&lt;Author&gt;Meaney&lt;/Author&gt;&lt;Year&gt;1977&lt;/Year&gt;&lt;RecNum&gt;25&lt;/RecNum&gt;&lt;record&gt;&lt;rec-number&gt;25&lt;/rec-number&gt;&lt;foreign-keys&gt;&lt;key app="EN" db-id="sprp909wbw9rsbe2dxlx59z8adzxfa02patd" timestamp="1531491874"&gt;25&lt;/key&gt;&lt;/foreign-keys&gt;&lt;ref-type name="Journal Article"&gt;17&lt;/ref-type&gt;&lt;contributors&gt;&lt;authors&gt;&lt;author&gt;Meaney, W. J.&lt;/author&gt;&lt;/authors&gt;&lt;/contributors&gt;&lt;titles&gt;&lt;title&gt;EFFECT OF A DRY PERIOD TEAT SEAL ON BOVINE UDDER INFECTION&lt;/title&gt;&lt;secondary-title&gt;Irish Journal of Agricultural Research&lt;/secondary-title&gt;&lt;/titles&gt;&lt;periodical&gt;&lt;full-title&gt;Irish Journal of Agricultural Research&lt;/full-title&gt;&lt;/periodical&gt;&lt;pages&gt;293&lt;/pages&gt;&lt;volume&gt;16&lt;/volume&gt;&lt;number&gt;3&lt;/number&gt;&lt;dates&gt;&lt;year&gt;1977&lt;/year&gt;&lt;pub-dates&gt;&lt;date&gt;1977&lt;/date&gt;&lt;/pub-dates&gt;&lt;/dates&gt;&lt;isbn&gt;0578-7483&lt;/isbn&gt;&lt;accession-num&gt;WOS:A1977EQ92600008&lt;/accession-num&gt;&lt;urls&gt;&lt;related-urls&gt;&lt;url&gt;&amp;lt;Go to ISI&amp;gt;://WOS:A1977EQ92600008&lt;/url&gt;&lt;/related-urls&gt;&lt;/urls&gt;&lt;language&gt;English&lt;/language&gt;&lt;/record&gt;&lt;/Cite&gt;&lt;/EndNote&gt;</w:instrText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985" w:type="dxa"/>
          </w:tcPr>
          <w:p w14:paraId="5C8A1189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one mentioned</w:t>
            </w:r>
          </w:p>
        </w:tc>
        <w:tc>
          <w:tcPr>
            <w:tcW w:w="2410" w:type="dxa"/>
          </w:tcPr>
          <w:p w14:paraId="37CF943B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ow free of IMI (not defined)</w:t>
            </w:r>
          </w:p>
        </w:tc>
        <w:tc>
          <w:tcPr>
            <w:tcW w:w="283" w:type="dxa"/>
          </w:tcPr>
          <w:p w14:paraId="31765EA5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9" w:type="dxa"/>
          </w:tcPr>
          <w:p w14:paraId="2519B729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at sealant (Bismuth </w:t>
            </w:r>
            <w:proofErr w:type="spellStart"/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ubnitrate</w:t>
            </w:r>
            <w:proofErr w:type="spellEnd"/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25%w/w + </w:t>
            </w:r>
            <w:proofErr w:type="spellStart"/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criflavine</w:t>
            </w:r>
            <w:proofErr w:type="spellEnd"/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0.075%), 7.5gr, IMM, once at DO</w:t>
            </w:r>
          </w:p>
        </w:tc>
        <w:tc>
          <w:tcPr>
            <w:tcW w:w="3496" w:type="dxa"/>
          </w:tcPr>
          <w:p w14:paraId="669463DA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555AB">
              <w:rPr>
                <w:rFonts w:ascii="Times New Roman" w:hAnsi="Times New Roman" w:cs="Times New Roman"/>
                <w:sz w:val="24"/>
                <w:szCs w:val="24"/>
              </w:rPr>
              <w:t xml:space="preserve">Negative controls: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u</w:t>
            </w:r>
            <w:r w:rsidRPr="009555AB">
              <w:rPr>
                <w:rFonts w:ascii="Times New Roman" w:hAnsi="Times New Roman" w:cs="Times New Roman"/>
                <w:sz w:val="24"/>
                <w:szCs w:val="24"/>
              </w:rPr>
              <w:t>ntreated</w:t>
            </w:r>
          </w:p>
        </w:tc>
      </w:tr>
      <w:tr w:rsidR="003523CC" w:rsidRPr="009C37E9" w14:paraId="6A442ABA" w14:textId="77777777" w:rsidTr="00456D60">
        <w:trPr>
          <w:cantSplit/>
        </w:trPr>
        <w:tc>
          <w:tcPr>
            <w:tcW w:w="1701" w:type="dxa"/>
          </w:tcPr>
          <w:p w14:paraId="353B2569" w14:textId="42E911B0" w:rsidR="003523CC" w:rsidRPr="009C37E9" w:rsidRDefault="003523CC" w:rsidP="00D31AB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sz w:val="24"/>
                <w:szCs w:val="24"/>
                <w:lang w:val="fr-CA"/>
              </w:rPr>
              <w:t>Compton et al., 2014</w:t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Hidden="1"&gt;&lt;Author&gt;Compton&lt;/Author&gt;&lt;Year&gt;2014&lt;/Year&gt;&lt;RecNum&gt;23&lt;/RecNum&gt;&lt;record&gt;&lt;rec-number&gt;23&lt;/rec-number&gt;&lt;foreign-keys&gt;&lt;key app="EN" db-id="sprp909wbw9rsbe2dxlx59z8adzxfa02patd" timestamp="1531491874"&gt;23&lt;/key&gt;&lt;/foreign-keys&gt;&lt;ref-type name="Journal Article"&gt;17&lt;/ref-type&gt;&lt;contributors&gt;&lt;authors&gt;&lt;author&gt;Compton, C. W. R.&lt;/author&gt;&lt;author&gt;Emslie, F. R.&lt;/author&gt;&lt;author&gt;McDougall, S.&lt;/author&gt;&lt;/authors&gt;&lt;/contributors&gt;&lt;titles&gt;&lt;title&gt;Randomised controlled trials demonstrate efficacy of a novel internal teat sealant to prevent new intramammary infections in dairy cows and heifers&lt;/title&gt;&lt;secondary-title&gt;New Zealand Veterinary Journal&lt;/secondary-title&gt;&lt;/titles&gt;&lt;periodical&gt;&lt;full-title&gt;New Zealand Veterinary Journal&lt;/full-title&gt;&lt;/periodical&gt;&lt;pages&gt;258-266&lt;/pages&gt;&lt;volume&gt;62&lt;/volume&gt;&lt;number&gt;5&lt;/number&gt;&lt;dates&gt;&lt;year&gt;2014&lt;/year&gt;&lt;pub-dates&gt;&lt;date&gt;Sep&lt;/date&gt;&lt;/pub-dates&gt;&lt;/dates&gt;&lt;isbn&gt;0048-0169&lt;/isbn&gt;&lt;accession-num&gt;WOS:000340358900004&lt;/accession-num&gt;&lt;urls&gt;&lt;related-urls&gt;&lt;url&gt;&amp;lt;Go to ISI&amp;gt;://WOS:000340358900004&lt;/url&gt;&lt;/related-urls&gt;&lt;/urls&gt;&lt;electronic-resource-num&gt;10.1080/00480169.2014.898201&lt;/electronic-resource-num&gt;&lt;language&gt;English&lt;/language&gt;&lt;/record&gt;&lt;/Cite&gt;&lt;/EndNote&gt;</w:instrText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985" w:type="dxa"/>
          </w:tcPr>
          <w:p w14:paraId="39170111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one mentioned</w:t>
            </w:r>
          </w:p>
        </w:tc>
        <w:tc>
          <w:tcPr>
            <w:tcW w:w="2410" w:type="dxa"/>
          </w:tcPr>
          <w:p w14:paraId="4290AD70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ow SCC&lt;200,000 cells/ml and no CM in previous lactation</w:t>
            </w:r>
          </w:p>
        </w:tc>
        <w:tc>
          <w:tcPr>
            <w:tcW w:w="283" w:type="dxa"/>
          </w:tcPr>
          <w:p w14:paraId="435A675F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9" w:type="dxa"/>
          </w:tcPr>
          <w:p w14:paraId="7E3C7E80" w14:textId="77777777" w:rsidR="003523CC" w:rsidRPr="009C37E9" w:rsidRDefault="003523CC" w:rsidP="00456D60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at sealant,  2.6g bismuth </w:t>
            </w:r>
            <w:proofErr w:type="spellStart"/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ubnitrate</w:t>
            </w:r>
            <w:proofErr w:type="spellEnd"/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and 20mg </w:t>
            </w:r>
            <w:proofErr w:type="spellStart"/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lorhexidine</w:t>
            </w:r>
            <w:proofErr w:type="spellEnd"/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IMM, once at DO</w:t>
            </w:r>
          </w:p>
          <w:p w14:paraId="71CDF047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496" w:type="dxa"/>
          </w:tcPr>
          <w:p w14:paraId="0487D6B2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555AB">
              <w:rPr>
                <w:rFonts w:ascii="Times New Roman" w:hAnsi="Times New Roman" w:cs="Times New Roman"/>
                <w:sz w:val="24"/>
                <w:szCs w:val="24"/>
              </w:rPr>
              <w:t xml:space="preserve">Negative controls: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u</w:t>
            </w:r>
            <w:r w:rsidRPr="009555AB">
              <w:rPr>
                <w:rFonts w:ascii="Times New Roman" w:hAnsi="Times New Roman" w:cs="Times New Roman"/>
                <w:sz w:val="24"/>
                <w:szCs w:val="24"/>
              </w:rPr>
              <w:t>ntreated</w:t>
            </w:r>
          </w:p>
        </w:tc>
      </w:tr>
      <w:tr w:rsidR="003523CC" w:rsidRPr="009C37E9" w14:paraId="2F1D3D71" w14:textId="77777777" w:rsidTr="00456D60">
        <w:trPr>
          <w:cantSplit/>
        </w:trPr>
        <w:tc>
          <w:tcPr>
            <w:tcW w:w="1701" w:type="dxa"/>
          </w:tcPr>
          <w:p w14:paraId="54280706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Petrovski</w:t>
            </w:r>
            <w:proofErr w:type="spellEnd"/>
            <w:r w:rsidRPr="009C37E9">
              <w:rPr>
                <w:rFonts w:ascii="Times New Roman" w:hAnsi="Times New Roman" w:cs="Times New Roman"/>
                <w:sz w:val="24"/>
                <w:szCs w:val="24"/>
              </w:rPr>
              <w:t xml:space="preserve"> et al., 2011</w:t>
            </w:r>
          </w:p>
        </w:tc>
        <w:tc>
          <w:tcPr>
            <w:tcW w:w="1985" w:type="dxa"/>
          </w:tcPr>
          <w:p w14:paraId="1EA248C6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one mentioned</w:t>
            </w:r>
          </w:p>
        </w:tc>
        <w:tc>
          <w:tcPr>
            <w:tcW w:w="2410" w:type="dxa"/>
          </w:tcPr>
          <w:p w14:paraId="52CE945E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ow SCC&lt;200,000 cells/ml 9 days pre-dry</w:t>
            </w:r>
          </w:p>
        </w:tc>
        <w:tc>
          <w:tcPr>
            <w:tcW w:w="283" w:type="dxa"/>
          </w:tcPr>
          <w:p w14:paraId="5A1EBC14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9" w:type="dxa"/>
          </w:tcPr>
          <w:p w14:paraId="6822349D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Chlorhexidine</w:t>
            </w:r>
            <w:proofErr w:type="spellEnd"/>
            <w:r w:rsidRPr="009C37E9">
              <w:rPr>
                <w:rFonts w:ascii="Times New Roman" w:hAnsi="Times New Roman" w:cs="Times New Roman"/>
                <w:sz w:val="24"/>
                <w:szCs w:val="24"/>
              </w:rPr>
              <w:t xml:space="preserve">-teat sealant (Bismuth </w:t>
            </w:r>
            <w:proofErr w:type="spellStart"/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subnitrate</w:t>
            </w:r>
            <w:proofErr w:type="spellEnd"/>
            <w:r w:rsidRPr="009C37E9">
              <w:rPr>
                <w:rFonts w:ascii="Times New Roman" w:hAnsi="Times New Roman" w:cs="Times New Roman"/>
                <w:sz w:val="24"/>
                <w:szCs w:val="24"/>
              </w:rPr>
              <w:t xml:space="preserve"> 65%+</w:t>
            </w:r>
            <w:proofErr w:type="spellStart"/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chlorexidine</w:t>
            </w:r>
            <w:proofErr w:type="spellEnd"/>
            <w:r w:rsidRPr="009C37E9">
              <w:rPr>
                <w:rFonts w:ascii="Times New Roman" w:hAnsi="Times New Roman" w:cs="Times New Roman"/>
                <w:sz w:val="24"/>
                <w:szCs w:val="24"/>
              </w:rPr>
              <w:t xml:space="preserve"> 0.5%), NM, IMM, once at DO</w:t>
            </w:r>
          </w:p>
        </w:tc>
        <w:tc>
          <w:tcPr>
            <w:tcW w:w="3496" w:type="dxa"/>
          </w:tcPr>
          <w:p w14:paraId="034953B7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555AB">
              <w:rPr>
                <w:rFonts w:ascii="Times New Roman" w:hAnsi="Times New Roman" w:cs="Times New Roman"/>
                <w:sz w:val="24"/>
                <w:szCs w:val="24"/>
              </w:rPr>
              <w:t xml:space="preserve">Negative controls: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u</w:t>
            </w:r>
            <w:r w:rsidRPr="009555AB">
              <w:rPr>
                <w:rFonts w:ascii="Times New Roman" w:hAnsi="Times New Roman" w:cs="Times New Roman"/>
                <w:sz w:val="24"/>
                <w:szCs w:val="24"/>
              </w:rPr>
              <w:t>ntreated</w:t>
            </w:r>
          </w:p>
        </w:tc>
      </w:tr>
      <w:tr w:rsidR="003523CC" w:rsidRPr="009C37E9" w14:paraId="7BDE7795" w14:textId="77777777" w:rsidTr="00456D60">
        <w:trPr>
          <w:cantSplit/>
        </w:trPr>
        <w:tc>
          <w:tcPr>
            <w:tcW w:w="1701" w:type="dxa"/>
          </w:tcPr>
          <w:p w14:paraId="0FCAE71B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Elecko</w:t>
            </w:r>
            <w:proofErr w:type="spellEnd"/>
            <w:r w:rsidRPr="009C37E9">
              <w:rPr>
                <w:rFonts w:ascii="Times New Roman" w:hAnsi="Times New Roman" w:cs="Times New Roman"/>
                <w:sz w:val="24"/>
                <w:szCs w:val="24"/>
              </w:rPr>
              <w:t xml:space="preserve"> et al., 1985</w:t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SGlkZGVuPSIxIj48QXV0aG9yPkVsZWNrbzwvQXV0aG9yPjxZZWFyPjE5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=
</w:fldData>
              </w:fldChar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SGlkZGVuPSIxIj48QXV0aG9yPkVsZWNrbzwvQXV0aG9yPjxZZWFyPjE5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=
</w:fldData>
              </w:fldChar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985" w:type="dxa"/>
          </w:tcPr>
          <w:p w14:paraId="7610B31F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one mentioned</w:t>
            </w:r>
          </w:p>
        </w:tc>
        <w:tc>
          <w:tcPr>
            <w:tcW w:w="2410" w:type="dxa"/>
          </w:tcPr>
          <w:p w14:paraId="79B4B4ED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one mentioned</w:t>
            </w:r>
          </w:p>
        </w:tc>
        <w:tc>
          <w:tcPr>
            <w:tcW w:w="283" w:type="dxa"/>
          </w:tcPr>
          <w:p w14:paraId="248DF44A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9" w:type="dxa"/>
          </w:tcPr>
          <w:p w14:paraId="74E18F06" w14:textId="77777777" w:rsidR="003523CC" w:rsidRPr="009C37E9" w:rsidRDefault="003523CC" w:rsidP="00456D60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at sealant, 5ml syringe, once at DO</w:t>
            </w:r>
          </w:p>
        </w:tc>
        <w:tc>
          <w:tcPr>
            <w:tcW w:w="3496" w:type="dxa"/>
          </w:tcPr>
          <w:p w14:paraId="0C38D8B6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555AB">
              <w:rPr>
                <w:rFonts w:ascii="Times New Roman" w:hAnsi="Times New Roman" w:cs="Times New Roman"/>
                <w:sz w:val="24"/>
                <w:szCs w:val="24"/>
              </w:rPr>
              <w:t xml:space="preserve">Negative controls: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u</w:t>
            </w:r>
            <w:r w:rsidRPr="009555AB">
              <w:rPr>
                <w:rFonts w:ascii="Times New Roman" w:hAnsi="Times New Roman" w:cs="Times New Roman"/>
                <w:sz w:val="24"/>
                <w:szCs w:val="24"/>
              </w:rPr>
              <w:t>ntreated</w:t>
            </w:r>
          </w:p>
        </w:tc>
      </w:tr>
      <w:tr w:rsidR="003523CC" w:rsidRPr="009C37E9" w14:paraId="67A047AC" w14:textId="77777777" w:rsidTr="00456D60">
        <w:trPr>
          <w:cantSplit/>
        </w:trPr>
        <w:tc>
          <w:tcPr>
            <w:tcW w:w="1701" w:type="dxa"/>
            <w:tcBorders>
              <w:bottom w:val="single" w:sz="4" w:space="0" w:color="auto"/>
            </w:tcBorders>
          </w:tcPr>
          <w:p w14:paraId="209E9B8C" w14:textId="6057EBE0" w:rsidR="003523CC" w:rsidRPr="009C37E9" w:rsidRDefault="003523CC" w:rsidP="00D31AB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Mullen et al., 2014</w:t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SGlkZGVuPSIxIj48QXV0aG9yPk11bGxlbjwvQXV0aG9yPjxZZWFyPjIw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</w:fldData>
              </w:fldChar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SGlkZGVuPSIxIj48QXV0aG9yPk11bGxlbjwvQXV0aG9yPjxZZWFyPjIw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</w:fldData>
              </w:fldChar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</w:r>
            <w:r w:rsidR="00D31ABC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</w:r>
            <w:r w:rsidRPr="009C37E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985" w:type="dxa"/>
            <w:tcBorders>
              <w:bottom w:val="single" w:sz="4" w:space="0" w:color="auto"/>
            </w:tcBorders>
          </w:tcPr>
          <w:p w14:paraId="7FC20C9E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one mentioned</w:t>
            </w:r>
          </w:p>
        </w:tc>
        <w:tc>
          <w:tcPr>
            <w:tcW w:w="2410" w:type="dxa"/>
            <w:tcBorders>
              <w:bottom w:val="single" w:sz="4" w:space="0" w:color="auto"/>
            </w:tcBorders>
          </w:tcPr>
          <w:p w14:paraId="526B0388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one mentioned</w:t>
            </w:r>
          </w:p>
        </w:tc>
        <w:tc>
          <w:tcPr>
            <w:tcW w:w="283" w:type="dxa"/>
            <w:tcBorders>
              <w:bottom w:val="single" w:sz="4" w:space="0" w:color="auto"/>
            </w:tcBorders>
          </w:tcPr>
          <w:p w14:paraId="6E73553D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9" w:type="dxa"/>
            <w:tcBorders>
              <w:bottom w:val="single" w:sz="4" w:space="0" w:color="auto"/>
            </w:tcBorders>
          </w:tcPr>
          <w:p w14:paraId="599A0762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Cinnatube</w:t>
            </w:r>
            <w:proofErr w:type="spellEnd"/>
            <w:r w:rsidRPr="009C37E9">
              <w:rPr>
                <w:rFonts w:ascii="Times New Roman" w:hAnsi="Times New Roman" w:cs="Times New Roman"/>
                <w:sz w:val="24"/>
                <w:szCs w:val="24"/>
              </w:rPr>
              <w:t xml:space="preserve"> (olive and tea tree oil, beeswax, calendula oil, </w:t>
            </w:r>
            <w:proofErr w:type="spellStart"/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cinammon</w:t>
            </w:r>
            <w:proofErr w:type="spellEnd"/>
            <w:r w:rsidRPr="009C37E9">
              <w:rPr>
                <w:rFonts w:ascii="Times New Roman" w:hAnsi="Times New Roman" w:cs="Times New Roman"/>
                <w:sz w:val="24"/>
                <w:szCs w:val="24"/>
              </w:rPr>
              <w:t xml:space="preserve"> oil, eucalyptus oil), 10ml/quarter, IMM, once at DO.</w:t>
            </w:r>
          </w:p>
        </w:tc>
        <w:tc>
          <w:tcPr>
            <w:tcW w:w="3496" w:type="dxa"/>
            <w:tcBorders>
              <w:bottom w:val="single" w:sz="4" w:space="0" w:color="auto"/>
            </w:tcBorders>
          </w:tcPr>
          <w:p w14:paraId="051A2F1E" w14:textId="77777777" w:rsidR="003523CC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555AB">
              <w:rPr>
                <w:rFonts w:ascii="Times New Roman" w:hAnsi="Times New Roman" w:cs="Times New Roman"/>
                <w:sz w:val="24"/>
                <w:szCs w:val="24"/>
              </w:rPr>
              <w:t xml:space="preserve">Positive controls: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penicillin (</w:t>
            </w:r>
            <w:r w:rsidRPr="009555AB">
              <w:rPr>
                <w:rFonts w:ascii="Times New Roman" w:hAnsi="Times New Roman" w:cs="Times New Roman"/>
                <w:sz w:val="24"/>
                <w:szCs w:val="24"/>
              </w:rPr>
              <w:t>1,000,000 unit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) + </w:t>
            </w:r>
            <w:r w:rsidRPr="009555A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</w:t>
            </w:r>
            <w:r w:rsidRPr="009555AB">
              <w:rPr>
                <w:rFonts w:ascii="Times New Roman" w:hAnsi="Times New Roman" w:cs="Times New Roman"/>
                <w:sz w:val="24"/>
                <w:szCs w:val="24"/>
              </w:rPr>
              <w:t>ihydrostreptomycin</w:t>
            </w:r>
            <w:proofErr w:type="spellEnd"/>
            <w:r w:rsidRPr="009555A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(1g) +</w:t>
            </w:r>
            <w:r w:rsidRPr="009555A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ismuth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ubnitrate</w:t>
            </w:r>
            <w:proofErr w:type="spellEnd"/>
            <w:r w:rsidRPr="009555A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5% ITS (</w:t>
            </w:r>
            <w:r w:rsidRPr="009555AB">
              <w:rPr>
                <w:rFonts w:ascii="Times New Roman" w:hAnsi="Times New Roman" w:cs="Times New Roman"/>
                <w:sz w:val="24"/>
                <w:szCs w:val="24"/>
              </w:rPr>
              <w:t>4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  <w:r w:rsidRPr="009555AB">
              <w:rPr>
                <w:rFonts w:ascii="Times New Roman" w:hAnsi="Times New Roman" w:cs="Times New Roman"/>
                <w:sz w:val="24"/>
                <w:szCs w:val="24"/>
              </w:rPr>
              <w:t>, IMM, Once at 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O</w:t>
            </w:r>
          </w:p>
          <w:p w14:paraId="588E56AE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555AB">
              <w:rPr>
                <w:rFonts w:ascii="Times New Roman" w:hAnsi="Times New Roman" w:cs="Times New Roman"/>
                <w:sz w:val="24"/>
                <w:szCs w:val="24"/>
              </w:rPr>
              <w:t xml:space="preserve">Negative controls: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u</w:t>
            </w:r>
            <w:r w:rsidRPr="009555AB">
              <w:rPr>
                <w:rFonts w:ascii="Times New Roman" w:hAnsi="Times New Roman" w:cs="Times New Roman"/>
                <w:sz w:val="24"/>
                <w:szCs w:val="24"/>
              </w:rPr>
              <w:t>ntreated</w:t>
            </w:r>
          </w:p>
        </w:tc>
      </w:tr>
      <w:tr w:rsidR="003523CC" w:rsidRPr="009C37E9" w14:paraId="4275348D" w14:textId="77777777" w:rsidTr="00456D60">
        <w:trPr>
          <w:cantSplit/>
        </w:trPr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0AEA71FF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Mullen et al., 2014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14:paraId="5F23F550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C37E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one mentioned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14:paraId="0186E851" w14:textId="7A5DB7B9" w:rsidR="003523CC" w:rsidRPr="009C37E9" w:rsidRDefault="005874E0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ne mentioned</w:t>
            </w:r>
          </w:p>
        </w:tc>
        <w:tc>
          <w:tcPr>
            <w:tcW w:w="283" w:type="dxa"/>
            <w:tcBorders>
              <w:top w:val="single" w:sz="4" w:space="0" w:color="auto"/>
              <w:bottom w:val="single" w:sz="4" w:space="0" w:color="auto"/>
            </w:tcBorders>
          </w:tcPr>
          <w:p w14:paraId="2F8B0E45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9" w:type="dxa"/>
            <w:tcBorders>
              <w:top w:val="single" w:sz="4" w:space="0" w:color="auto"/>
              <w:bottom w:val="single" w:sz="4" w:space="0" w:color="auto"/>
            </w:tcBorders>
          </w:tcPr>
          <w:p w14:paraId="04AF324E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Phyto</w:t>
            </w:r>
            <w:proofErr w:type="spellEnd"/>
            <w:r w:rsidRPr="009C37E9">
              <w:rPr>
                <w:rFonts w:ascii="Times New Roman" w:hAnsi="Times New Roman" w:cs="Times New Roman"/>
                <w:sz w:val="24"/>
                <w:szCs w:val="24"/>
              </w:rPr>
              <w:t xml:space="preserve">-mast and </w:t>
            </w:r>
            <w:proofErr w:type="spellStart"/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cinnatube</w:t>
            </w:r>
            <w:proofErr w:type="spellEnd"/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: 12ml (</w:t>
            </w:r>
            <w:proofErr w:type="spellStart"/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Phyto</w:t>
            </w:r>
            <w:proofErr w:type="spellEnd"/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-mast) and 10ml (</w:t>
            </w:r>
            <w:proofErr w:type="spellStart"/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Cinnatube</w:t>
            </w:r>
            <w:proofErr w:type="spellEnd"/>
            <w:r w:rsidRPr="009C37E9">
              <w:rPr>
                <w:rFonts w:ascii="Times New Roman" w:hAnsi="Times New Roman" w:cs="Times New Roman"/>
                <w:sz w:val="24"/>
                <w:szCs w:val="24"/>
              </w:rPr>
              <w:t>)/quarter, IMM, once at DO.</w:t>
            </w:r>
          </w:p>
        </w:tc>
        <w:tc>
          <w:tcPr>
            <w:tcW w:w="3496" w:type="dxa"/>
            <w:tcBorders>
              <w:top w:val="single" w:sz="4" w:space="0" w:color="auto"/>
              <w:bottom w:val="single" w:sz="4" w:space="0" w:color="auto"/>
            </w:tcBorders>
          </w:tcPr>
          <w:p w14:paraId="50299305" w14:textId="77777777" w:rsidR="003523CC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555AB">
              <w:rPr>
                <w:rFonts w:ascii="Times New Roman" w:hAnsi="Times New Roman" w:cs="Times New Roman"/>
                <w:sz w:val="24"/>
                <w:szCs w:val="24"/>
              </w:rPr>
              <w:t xml:space="preserve">Positive controls: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penicillin (</w:t>
            </w:r>
            <w:r w:rsidRPr="009555AB">
              <w:rPr>
                <w:rFonts w:ascii="Times New Roman" w:hAnsi="Times New Roman" w:cs="Times New Roman"/>
                <w:sz w:val="24"/>
                <w:szCs w:val="24"/>
              </w:rPr>
              <w:t>1,000,000 unit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) + </w:t>
            </w:r>
            <w:r w:rsidRPr="009555A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</w:t>
            </w:r>
            <w:r w:rsidRPr="009555AB">
              <w:rPr>
                <w:rFonts w:ascii="Times New Roman" w:hAnsi="Times New Roman" w:cs="Times New Roman"/>
                <w:sz w:val="24"/>
                <w:szCs w:val="24"/>
              </w:rPr>
              <w:t>ihydrostreptomycin</w:t>
            </w:r>
            <w:proofErr w:type="spellEnd"/>
            <w:r w:rsidRPr="009555A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(1g) +</w:t>
            </w:r>
            <w:r w:rsidRPr="009555A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ismuth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ubnitrate</w:t>
            </w:r>
            <w:proofErr w:type="spellEnd"/>
            <w:r w:rsidRPr="009555A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5% ITS (</w:t>
            </w:r>
            <w:r w:rsidRPr="009555AB">
              <w:rPr>
                <w:rFonts w:ascii="Times New Roman" w:hAnsi="Times New Roman" w:cs="Times New Roman"/>
                <w:sz w:val="24"/>
                <w:szCs w:val="24"/>
              </w:rPr>
              <w:t>4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  <w:r w:rsidRPr="009555AB">
              <w:rPr>
                <w:rFonts w:ascii="Times New Roman" w:hAnsi="Times New Roman" w:cs="Times New Roman"/>
                <w:sz w:val="24"/>
                <w:szCs w:val="24"/>
              </w:rPr>
              <w:t xml:space="preserve">, IMM,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o</w:t>
            </w:r>
            <w:r w:rsidRPr="009555AB">
              <w:rPr>
                <w:rFonts w:ascii="Times New Roman" w:hAnsi="Times New Roman" w:cs="Times New Roman"/>
                <w:sz w:val="24"/>
                <w:szCs w:val="24"/>
              </w:rPr>
              <w:t>nce at 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O</w:t>
            </w:r>
          </w:p>
          <w:p w14:paraId="65F9FD3F" w14:textId="77777777" w:rsidR="003523CC" w:rsidRPr="009C37E9" w:rsidRDefault="003523CC" w:rsidP="00456D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555AB">
              <w:rPr>
                <w:rFonts w:ascii="Times New Roman" w:hAnsi="Times New Roman" w:cs="Times New Roman"/>
                <w:sz w:val="24"/>
                <w:szCs w:val="24"/>
              </w:rPr>
              <w:t xml:space="preserve">Negative controls: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u</w:t>
            </w:r>
            <w:r w:rsidRPr="009555AB">
              <w:rPr>
                <w:rFonts w:ascii="Times New Roman" w:hAnsi="Times New Roman" w:cs="Times New Roman"/>
                <w:sz w:val="24"/>
                <w:szCs w:val="24"/>
              </w:rPr>
              <w:t>ntreated</w:t>
            </w:r>
          </w:p>
        </w:tc>
      </w:tr>
    </w:tbl>
    <w:p w14:paraId="256DD6D2" w14:textId="77777777" w:rsidR="003523CC" w:rsidRPr="00AB2BB4" w:rsidRDefault="003523CC" w:rsidP="003523CC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AB2BB4">
        <w:rPr>
          <w:rFonts w:ascii="Times New Roman" w:hAnsi="Times New Roman" w:cs="Times New Roman"/>
          <w:sz w:val="24"/>
          <w:szCs w:val="24"/>
        </w:rPr>
        <w:t>SCC</w:t>
      </w:r>
      <w:r>
        <w:rPr>
          <w:rFonts w:ascii="Times New Roman" w:hAnsi="Times New Roman" w:cs="Times New Roman"/>
          <w:sz w:val="24"/>
          <w:szCs w:val="24"/>
        </w:rPr>
        <w:t xml:space="preserve">: somatic cell count; CM: clinical mastitis; AB: antibiotics; AI: anti-inflammatory; IMM: </w:t>
      </w:r>
      <w:proofErr w:type="spellStart"/>
      <w:r>
        <w:rPr>
          <w:rFonts w:ascii="Times New Roman" w:hAnsi="Times New Roman" w:cs="Times New Roman"/>
          <w:sz w:val="24"/>
          <w:szCs w:val="24"/>
        </w:rPr>
        <w:t>intramammary</w:t>
      </w:r>
      <w:proofErr w:type="spellEnd"/>
      <w:r>
        <w:rPr>
          <w:rFonts w:ascii="Times New Roman" w:hAnsi="Times New Roman" w:cs="Times New Roman"/>
          <w:sz w:val="24"/>
          <w:szCs w:val="24"/>
        </w:rPr>
        <w:t>; DO: dry-off; MBC: milk bacteriological culture; ITS: internal teat sealant.</w:t>
      </w:r>
    </w:p>
    <w:p w14:paraId="01D708B7" w14:textId="77777777" w:rsidR="003523CC" w:rsidRDefault="003523CC" w:rsidP="003523CC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559794D9" w14:textId="77777777" w:rsidR="00D319AA" w:rsidRDefault="00D319AA" w:rsidP="003523CC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456363E" w14:textId="25E8D293" w:rsidR="003523CC" w:rsidRPr="005E7D11" w:rsidRDefault="003523CC" w:rsidP="003523CC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E7D11">
        <w:rPr>
          <w:rFonts w:ascii="Times New Roman" w:hAnsi="Times New Roman" w:cs="Times New Roman"/>
          <w:color w:val="000000" w:themeColor="text1"/>
          <w:sz w:val="24"/>
          <w:szCs w:val="24"/>
        </w:rPr>
        <w:br w:type="page"/>
      </w:r>
    </w:p>
    <w:p w14:paraId="2A6BEC2D" w14:textId="77777777" w:rsidR="003523CC" w:rsidRPr="005E7D11" w:rsidRDefault="003523CC" w:rsidP="003523CC">
      <w:pPr>
        <w:spacing w:line="480" w:lineRule="auto"/>
        <w:rPr>
          <w:rFonts w:ascii="Times New Roman" w:hAnsi="Times New Roman" w:cs="Times New Roman"/>
          <w:color w:val="FF0000"/>
          <w:sz w:val="24"/>
          <w:szCs w:val="24"/>
        </w:rPr>
        <w:sectPr w:rsidR="003523CC" w:rsidRPr="005E7D11" w:rsidSect="0061128D">
          <w:footerReference w:type="default" r:id="rId9"/>
          <w:type w:val="continuous"/>
          <w:pgSz w:w="15840" w:h="12240" w:orient="landscape"/>
          <w:pgMar w:top="1077" w:right="1418" w:bottom="1077" w:left="1418" w:header="709" w:footer="709" w:gutter="0"/>
          <w:cols w:space="708"/>
          <w:docGrid w:linePitch="360"/>
        </w:sectPr>
      </w:pPr>
    </w:p>
    <w:p w14:paraId="6760807E" w14:textId="0DC8BDCF" w:rsidR="009F5118" w:rsidRDefault="00932854">
      <w:pPr>
        <w:rPr>
          <w:rFonts w:ascii="Times New Roman" w:hAnsi="Times New Roman" w:cs="Times New Roman"/>
          <w:color w:val="FF0000"/>
          <w:sz w:val="24"/>
          <w:szCs w:val="24"/>
        </w:rPr>
      </w:pPr>
      <w:r>
        <w:rPr>
          <w:rFonts w:ascii="Times New Roman" w:hAnsi="Times New Roman" w:cs="Times New Roman"/>
          <w:noProof/>
          <w:color w:val="FF0000"/>
          <w:sz w:val="24"/>
          <w:szCs w:val="24"/>
          <w:lang w:val="en-IN" w:eastAsia="en-IN"/>
        </w:rPr>
        <w:lastRenderedPageBreak/>
        <w:drawing>
          <wp:inline distT="0" distB="0" distL="0" distR="0" wp14:anchorId="69266618" wp14:editId="5E51B8B1">
            <wp:extent cx="5718544" cy="5310076"/>
            <wp:effectExtent l="0" t="0" r="0" b="0"/>
            <wp:docPr id="11" name="Imag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Figure S1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18544" cy="53100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DEAA60" w14:textId="77777777" w:rsidR="000C3718" w:rsidRDefault="000C3718" w:rsidP="000C371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Figure S1. </w: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Risk of bias for 16 studies </w:t>
      </w:r>
      <w:r w:rsidRPr="00C77845">
        <w:rPr>
          <w:rFonts w:ascii="Times New Roman" w:hAnsi="Times New Roman" w:cs="Times New Roman"/>
          <w:sz w:val="24"/>
          <w:szCs w:val="24"/>
        </w:rPr>
        <w:t xml:space="preserve">included in a systematic review of </w:t>
      </w:r>
      <w:r>
        <w:rPr>
          <w:rFonts w:ascii="Times New Roman" w:hAnsi="Times New Roman" w:cs="Times New Roman"/>
          <w:sz w:val="24"/>
          <w:szCs w:val="24"/>
        </w:rPr>
        <w:t>internal teat sealant-based approaches</w:t>
      </w:r>
      <w:r w:rsidRPr="00C7784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without use of antimicrobials for drying-off </w:t>
      </w:r>
      <w:r w:rsidRPr="00C77845">
        <w:rPr>
          <w:rFonts w:ascii="Times New Roman" w:hAnsi="Times New Roman" w:cs="Times New Roman"/>
          <w:sz w:val="24"/>
          <w:szCs w:val="24"/>
        </w:rPr>
        <w:t>dairy cows</w:t>
      </w:r>
      <w:r>
        <w:rPr>
          <w:rFonts w:ascii="Times New Roman" w:hAnsi="Times New Roman" w:cs="Times New Roman"/>
          <w:sz w:val="24"/>
          <w:szCs w:val="24"/>
        </w:rPr>
        <w:t>.</w:t>
      </w:r>
      <w:proofErr w:type="gramEnd"/>
    </w:p>
    <w:p w14:paraId="1D141FEE" w14:textId="77777777" w:rsidR="00FA4460" w:rsidRDefault="00FA4460" w:rsidP="00FA4460">
      <w:pPr>
        <w:rPr>
          <w:rFonts w:ascii="Times New Roman" w:hAnsi="Times New Roman" w:cs="Times New Roman"/>
          <w:color w:val="FF0000"/>
          <w:sz w:val="24"/>
          <w:szCs w:val="24"/>
        </w:rPr>
        <w:sectPr w:rsidR="00FA4460" w:rsidSect="0061128D">
          <w:type w:val="continuous"/>
          <w:pgSz w:w="15840" w:h="12240" w:orient="landscape"/>
          <w:pgMar w:top="1077" w:right="1418" w:bottom="1077" w:left="1418" w:header="709" w:footer="709" w:gutter="0"/>
          <w:cols w:space="708"/>
          <w:docGrid w:linePitch="360"/>
        </w:sectPr>
      </w:pPr>
    </w:p>
    <w:p w14:paraId="3725DF62" w14:textId="38AE9843" w:rsidR="00FA4460" w:rsidRDefault="00FA4460" w:rsidP="00FA4460">
      <w:pPr>
        <w:rPr>
          <w:rFonts w:ascii="Times New Roman" w:hAnsi="Times New Roman" w:cs="Times New Roman"/>
          <w:color w:val="FF0000"/>
          <w:sz w:val="24"/>
          <w:szCs w:val="24"/>
        </w:rPr>
      </w:pPr>
      <w:r>
        <w:rPr>
          <w:rFonts w:ascii="Times New Roman" w:hAnsi="Times New Roman" w:cs="Times New Roman"/>
          <w:noProof/>
          <w:color w:val="FF0000"/>
          <w:sz w:val="24"/>
          <w:szCs w:val="24"/>
          <w:lang w:val="en-IN" w:eastAsia="en-IN"/>
        </w:rPr>
        <w:lastRenderedPageBreak/>
        <w:drawing>
          <wp:inline distT="0" distB="0" distL="0" distR="0" wp14:anchorId="2BFF28CF" wp14:editId="76CD4AB6">
            <wp:extent cx="6404610" cy="6162040"/>
            <wp:effectExtent l="0" t="0" r="0" b="0"/>
            <wp:docPr id="19" name="Imag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Figure S2 funnel plot pannel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04610" cy="61620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1EFDD3" w14:textId="45C5D87C" w:rsidR="003523CC" w:rsidRPr="005E7D11" w:rsidRDefault="000C3718" w:rsidP="00FA446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Figure S2. </w:t>
      </w:r>
      <w:r>
        <w:rPr>
          <w:rFonts w:ascii="Times New Roman" w:hAnsi="Times New Roman" w:cs="Times New Roman"/>
          <w:sz w:val="24"/>
          <w:szCs w:val="24"/>
        </w:rPr>
        <w:t>Funnel plots illustrating potential publication bias for four comparisons investigating the efficiency of inter</w:t>
      </w:r>
      <w:bookmarkStart w:id="0" w:name="_GoBack"/>
      <w:bookmarkEnd w:id="0"/>
      <w:r>
        <w:rPr>
          <w:rFonts w:ascii="Times New Roman" w:hAnsi="Times New Roman" w:cs="Times New Roman"/>
          <w:sz w:val="24"/>
          <w:szCs w:val="24"/>
        </w:rPr>
        <w:t xml:space="preserve">nal teat sealant (ITS)-based approaches without use of antimicrobials for drying-off </w:t>
      </w:r>
      <w:r w:rsidRPr="00C77845">
        <w:rPr>
          <w:rFonts w:ascii="Times New Roman" w:hAnsi="Times New Roman" w:cs="Times New Roman"/>
          <w:sz w:val="24"/>
          <w:szCs w:val="24"/>
        </w:rPr>
        <w:t>dairy cows</w:t>
      </w:r>
      <w:r>
        <w:rPr>
          <w:rFonts w:ascii="Times New Roman" w:hAnsi="Times New Roman" w:cs="Times New Roman"/>
          <w:sz w:val="24"/>
          <w:szCs w:val="24"/>
        </w:rPr>
        <w:t xml:space="preserve">: A) </w:t>
      </w:r>
      <w:proofErr w:type="spellStart"/>
      <w:r>
        <w:rPr>
          <w:rFonts w:ascii="Times New Roman" w:hAnsi="Times New Roman" w:cs="Times New Roman"/>
          <w:sz w:val="24"/>
          <w:szCs w:val="24"/>
        </w:rPr>
        <w:t>intramammar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fections (IMI) incidence in ITS-treated </w:t>
      </w:r>
      <w:r>
        <w:rPr>
          <w:rFonts w:ascii="Times New Roman" w:hAnsi="Times New Roman" w:cs="Times New Roman"/>
          <w:i/>
          <w:sz w:val="24"/>
          <w:szCs w:val="24"/>
        </w:rPr>
        <w:t>vs.</w:t>
      </w:r>
      <w:r>
        <w:rPr>
          <w:rFonts w:ascii="Times New Roman" w:hAnsi="Times New Roman" w:cs="Times New Roman"/>
          <w:sz w:val="24"/>
          <w:szCs w:val="24"/>
        </w:rPr>
        <w:t xml:space="preserve"> untreated quarters (studies using naturally acquired IMI); B) IMI incidence in ITS- </w:t>
      </w:r>
      <w:r>
        <w:rPr>
          <w:rFonts w:ascii="Times New Roman" w:hAnsi="Times New Roman" w:cs="Times New Roman"/>
          <w:i/>
          <w:sz w:val="24"/>
          <w:szCs w:val="24"/>
        </w:rPr>
        <w:t>vs.</w:t>
      </w:r>
      <w:r>
        <w:rPr>
          <w:rFonts w:ascii="Times New Roman" w:hAnsi="Times New Roman" w:cs="Times New Roman"/>
          <w:sz w:val="24"/>
          <w:szCs w:val="24"/>
        </w:rPr>
        <w:t xml:space="preserve"> antimicrobial-treated quarters (bismuth </w:t>
      </w:r>
      <w:proofErr w:type="spellStart"/>
      <w:r>
        <w:rPr>
          <w:rFonts w:ascii="Times New Roman" w:hAnsi="Times New Roman" w:cs="Times New Roman"/>
          <w:sz w:val="24"/>
          <w:szCs w:val="24"/>
        </w:rPr>
        <w:t>subnitrat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-based ITS); C) IMI prevalence at calving in ITS-treated </w:t>
      </w:r>
      <w:r>
        <w:rPr>
          <w:rFonts w:ascii="Times New Roman" w:hAnsi="Times New Roman" w:cs="Times New Roman"/>
          <w:i/>
          <w:sz w:val="24"/>
          <w:szCs w:val="24"/>
        </w:rPr>
        <w:t>vs.</w:t>
      </w:r>
      <w:r>
        <w:rPr>
          <w:rFonts w:ascii="Times New Roman" w:hAnsi="Times New Roman" w:cs="Times New Roman"/>
          <w:sz w:val="24"/>
          <w:szCs w:val="24"/>
        </w:rPr>
        <w:t xml:space="preserve"> untreated quarters; and D) clinical mastitis incidence in ITS-treated </w:t>
      </w:r>
      <w:r>
        <w:rPr>
          <w:rFonts w:ascii="Times New Roman" w:hAnsi="Times New Roman" w:cs="Times New Roman"/>
          <w:i/>
          <w:sz w:val="24"/>
          <w:szCs w:val="24"/>
        </w:rPr>
        <w:t>vs.</w:t>
      </w:r>
      <w:r>
        <w:rPr>
          <w:rFonts w:ascii="Times New Roman" w:hAnsi="Times New Roman" w:cs="Times New Roman"/>
          <w:sz w:val="24"/>
          <w:szCs w:val="24"/>
        </w:rPr>
        <w:t xml:space="preserve"> untreated quarters.</w:t>
      </w:r>
    </w:p>
    <w:sectPr w:rsidR="003523CC" w:rsidRPr="005E7D11" w:rsidSect="0061128D">
      <w:type w:val="continuous"/>
      <w:pgSz w:w="12240" w:h="15840"/>
      <w:pgMar w:top="1418" w:right="1077" w:bottom="1418" w:left="1077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BAE212F" w14:textId="77777777" w:rsidR="006E5D64" w:rsidRDefault="006E5D64" w:rsidP="005E7D11">
      <w:pPr>
        <w:spacing w:after="0" w:line="240" w:lineRule="auto"/>
      </w:pPr>
      <w:r>
        <w:separator/>
      </w:r>
    </w:p>
  </w:endnote>
  <w:endnote w:type="continuationSeparator" w:id="0">
    <w:p w14:paraId="01253F5A" w14:textId="77777777" w:rsidR="006E5D64" w:rsidRDefault="006E5D64" w:rsidP="005E7D1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32337815"/>
      <w:docPartObj>
        <w:docPartGallery w:val="Page Numbers (Bottom of Page)"/>
        <w:docPartUnique/>
      </w:docPartObj>
    </w:sdtPr>
    <w:sdtEndPr/>
    <w:sdtContent>
      <w:p w14:paraId="588C89D7" w14:textId="4FD1FF9D" w:rsidR="00AA0B5E" w:rsidRDefault="00AA0B5E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61128D" w:rsidRPr="0061128D">
          <w:rPr>
            <w:noProof/>
            <w:lang w:val="fr-FR"/>
          </w:rPr>
          <w:t>5</w:t>
        </w:r>
        <w:r>
          <w:fldChar w:fldCharType="end"/>
        </w:r>
      </w:p>
    </w:sdtContent>
  </w:sdt>
  <w:p w14:paraId="4FBF45CF" w14:textId="77777777" w:rsidR="00AA0B5E" w:rsidRDefault="00AA0B5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FF54E09" w14:textId="77777777" w:rsidR="006E5D64" w:rsidRDefault="006E5D64" w:rsidP="005E7D11">
      <w:pPr>
        <w:spacing w:after="0" w:line="240" w:lineRule="auto"/>
      </w:pPr>
      <w:r>
        <w:separator/>
      </w:r>
    </w:p>
  </w:footnote>
  <w:footnote w:type="continuationSeparator" w:id="0">
    <w:p w14:paraId="5303BA91" w14:textId="77777777" w:rsidR="006E5D64" w:rsidRDefault="006E5D64" w:rsidP="005E7D1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2E33D36"/>
    <w:multiLevelType w:val="hybridMultilevel"/>
    <w:tmpl w:val="21865C98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doNotDisplayPageBoundaries/>
  <w:proofState w:spelling="clean" w:grammar="clean"/>
  <w:defaultTabStop w:val="720"/>
  <w:hyphenationZone w:val="425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 AH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prp909wbw9rsbe2dxlx59z8adzxfa02patd&quot;&gt;Manuscrit ITS&lt;record-ids&gt;&lt;item&gt;1&lt;/item&gt;&lt;item&gt;2&lt;/item&gt;&lt;item&gt;3&lt;/item&gt;&lt;item&gt;4&lt;/item&gt;&lt;item&gt;5&lt;/item&gt;&lt;item&gt;6&lt;/item&gt;&lt;item&gt;8&lt;/item&gt;&lt;item&gt;11&lt;/item&gt;&lt;item&gt;13&lt;/item&gt;&lt;item&gt;14&lt;/item&gt;&lt;item&gt;17&lt;/item&gt;&lt;item&gt;18&lt;/item&gt;&lt;item&gt;22&lt;/item&gt;&lt;item&gt;23&lt;/item&gt;&lt;item&gt;25&lt;/item&gt;&lt;item&gt;26&lt;/item&gt;&lt;item&gt;28&lt;/item&gt;&lt;item&gt;29&lt;/item&gt;&lt;item&gt;30&lt;/item&gt;&lt;item&gt;32&lt;/item&gt;&lt;item&gt;33&lt;/item&gt;&lt;item&gt;34&lt;/item&gt;&lt;item&gt;35&lt;/item&gt;&lt;item&gt;36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50&lt;/item&gt;&lt;/record-ids&gt;&lt;/item&gt;&lt;/Libraries&gt;"/>
  </w:docVars>
  <w:rsids>
    <w:rsidRoot w:val="00687E66"/>
    <w:rsid w:val="00023D9D"/>
    <w:rsid w:val="00034045"/>
    <w:rsid w:val="00035ED6"/>
    <w:rsid w:val="00071D7C"/>
    <w:rsid w:val="00087435"/>
    <w:rsid w:val="000914E9"/>
    <w:rsid w:val="000918C7"/>
    <w:rsid w:val="00096ACF"/>
    <w:rsid w:val="000A73B7"/>
    <w:rsid w:val="000B6FC5"/>
    <w:rsid w:val="000C3718"/>
    <w:rsid w:val="000C4A17"/>
    <w:rsid w:val="000D3F2F"/>
    <w:rsid w:val="000F1484"/>
    <w:rsid w:val="000F3333"/>
    <w:rsid w:val="000F65BF"/>
    <w:rsid w:val="001226BE"/>
    <w:rsid w:val="00124D84"/>
    <w:rsid w:val="00125D93"/>
    <w:rsid w:val="00142442"/>
    <w:rsid w:val="00155158"/>
    <w:rsid w:val="001723B5"/>
    <w:rsid w:val="001833AE"/>
    <w:rsid w:val="0018352D"/>
    <w:rsid w:val="00194911"/>
    <w:rsid w:val="001A2035"/>
    <w:rsid w:val="001A2968"/>
    <w:rsid w:val="001A4055"/>
    <w:rsid w:val="001B2053"/>
    <w:rsid w:val="001B22DF"/>
    <w:rsid w:val="001B29B0"/>
    <w:rsid w:val="001B3DF8"/>
    <w:rsid w:val="001C4BF6"/>
    <w:rsid w:val="001D2806"/>
    <w:rsid w:val="001E23DF"/>
    <w:rsid w:val="001E438B"/>
    <w:rsid w:val="001F029E"/>
    <w:rsid w:val="001F4B26"/>
    <w:rsid w:val="00201FD7"/>
    <w:rsid w:val="00215510"/>
    <w:rsid w:val="00216018"/>
    <w:rsid w:val="00234C59"/>
    <w:rsid w:val="00257C01"/>
    <w:rsid w:val="002613A7"/>
    <w:rsid w:val="00275F92"/>
    <w:rsid w:val="002B6A62"/>
    <w:rsid w:val="002C1775"/>
    <w:rsid w:val="002D3EDA"/>
    <w:rsid w:val="002E0CE5"/>
    <w:rsid w:val="002E63A8"/>
    <w:rsid w:val="002F3CEE"/>
    <w:rsid w:val="00313925"/>
    <w:rsid w:val="00331D80"/>
    <w:rsid w:val="003353C8"/>
    <w:rsid w:val="003523CC"/>
    <w:rsid w:val="003529DF"/>
    <w:rsid w:val="00353371"/>
    <w:rsid w:val="0035560B"/>
    <w:rsid w:val="003819DF"/>
    <w:rsid w:val="003922DC"/>
    <w:rsid w:val="00396271"/>
    <w:rsid w:val="003A1953"/>
    <w:rsid w:val="003A7022"/>
    <w:rsid w:val="003C30F8"/>
    <w:rsid w:val="003C7286"/>
    <w:rsid w:val="003D5E5C"/>
    <w:rsid w:val="00400568"/>
    <w:rsid w:val="00410D2F"/>
    <w:rsid w:val="004118DC"/>
    <w:rsid w:val="00431F30"/>
    <w:rsid w:val="00450DC7"/>
    <w:rsid w:val="00451BA3"/>
    <w:rsid w:val="00456D60"/>
    <w:rsid w:val="00473C14"/>
    <w:rsid w:val="004B7639"/>
    <w:rsid w:val="004C10B7"/>
    <w:rsid w:val="004C7405"/>
    <w:rsid w:val="004D43C2"/>
    <w:rsid w:val="004D451D"/>
    <w:rsid w:val="004E7C58"/>
    <w:rsid w:val="004F2937"/>
    <w:rsid w:val="004F7F61"/>
    <w:rsid w:val="005161B5"/>
    <w:rsid w:val="00522313"/>
    <w:rsid w:val="00531522"/>
    <w:rsid w:val="00540B56"/>
    <w:rsid w:val="0058439F"/>
    <w:rsid w:val="00584BA7"/>
    <w:rsid w:val="005862A7"/>
    <w:rsid w:val="005874E0"/>
    <w:rsid w:val="005955B7"/>
    <w:rsid w:val="005A236F"/>
    <w:rsid w:val="005A32CF"/>
    <w:rsid w:val="005A63CF"/>
    <w:rsid w:val="005B29EB"/>
    <w:rsid w:val="005C3A8F"/>
    <w:rsid w:val="005C4767"/>
    <w:rsid w:val="005C5FCB"/>
    <w:rsid w:val="005D3222"/>
    <w:rsid w:val="005D3A27"/>
    <w:rsid w:val="005E2D41"/>
    <w:rsid w:val="005E7D11"/>
    <w:rsid w:val="005F760A"/>
    <w:rsid w:val="00603BE5"/>
    <w:rsid w:val="0061128D"/>
    <w:rsid w:val="00611A9D"/>
    <w:rsid w:val="00611C0D"/>
    <w:rsid w:val="00615068"/>
    <w:rsid w:val="00616805"/>
    <w:rsid w:val="00632798"/>
    <w:rsid w:val="00636A78"/>
    <w:rsid w:val="00640BD5"/>
    <w:rsid w:val="00641B60"/>
    <w:rsid w:val="006474FB"/>
    <w:rsid w:val="00650760"/>
    <w:rsid w:val="00652424"/>
    <w:rsid w:val="006678C5"/>
    <w:rsid w:val="006826FA"/>
    <w:rsid w:val="00685BA0"/>
    <w:rsid w:val="00687E66"/>
    <w:rsid w:val="006A1DBA"/>
    <w:rsid w:val="006A5B39"/>
    <w:rsid w:val="006A6058"/>
    <w:rsid w:val="006A746F"/>
    <w:rsid w:val="006D20FB"/>
    <w:rsid w:val="006D2FAF"/>
    <w:rsid w:val="006D39E1"/>
    <w:rsid w:val="006D65FD"/>
    <w:rsid w:val="006D6D63"/>
    <w:rsid w:val="006D75EF"/>
    <w:rsid w:val="006E1637"/>
    <w:rsid w:val="006E5D64"/>
    <w:rsid w:val="00701647"/>
    <w:rsid w:val="00702447"/>
    <w:rsid w:val="00702EF2"/>
    <w:rsid w:val="007129AE"/>
    <w:rsid w:val="00712B15"/>
    <w:rsid w:val="00721F30"/>
    <w:rsid w:val="007247CB"/>
    <w:rsid w:val="00725B3D"/>
    <w:rsid w:val="00750DF9"/>
    <w:rsid w:val="007572A3"/>
    <w:rsid w:val="007670FD"/>
    <w:rsid w:val="00770626"/>
    <w:rsid w:val="00784339"/>
    <w:rsid w:val="00794C65"/>
    <w:rsid w:val="00796150"/>
    <w:rsid w:val="007C367D"/>
    <w:rsid w:val="007C54C7"/>
    <w:rsid w:val="007C7D93"/>
    <w:rsid w:val="007D60A3"/>
    <w:rsid w:val="007D6180"/>
    <w:rsid w:val="007F4533"/>
    <w:rsid w:val="007F508A"/>
    <w:rsid w:val="007F720D"/>
    <w:rsid w:val="007F79A7"/>
    <w:rsid w:val="00806281"/>
    <w:rsid w:val="00812F60"/>
    <w:rsid w:val="008140A4"/>
    <w:rsid w:val="0081797B"/>
    <w:rsid w:val="00843B9C"/>
    <w:rsid w:val="008500BF"/>
    <w:rsid w:val="008A5159"/>
    <w:rsid w:val="008B64C1"/>
    <w:rsid w:val="008C005B"/>
    <w:rsid w:val="008C40D5"/>
    <w:rsid w:val="008C5DFB"/>
    <w:rsid w:val="008D0DF7"/>
    <w:rsid w:val="008D5ADF"/>
    <w:rsid w:val="008E284B"/>
    <w:rsid w:val="008E68D7"/>
    <w:rsid w:val="008E7606"/>
    <w:rsid w:val="00912539"/>
    <w:rsid w:val="00925472"/>
    <w:rsid w:val="00932854"/>
    <w:rsid w:val="00946590"/>
    <w:rsid w:val="00953ABB"/>
    <w:rsid w:val="009555AB"/>
    <w:rsid w:val="009610A5"/>
    <w:rsid w:val="00964C30"/>
    <w:rsid w:val="009713E4"/>
    <w:rsid w:val="00972581"/>
    <w:rsid w:val="00974374"/>
    <w:rsid w:val="0097526C"/>
    <w:rsid w:val="00977D43"/>
    <w:rsid w:val="00980693"/>
    <w:rsid w:val="00981BA0"/>
    <w:rsid w:val="009927B4"/>
    <w:rsid w:val="009A0BDB"/>
    <w:rsid w:val="009B24B2"/>
    <w:rsid w:val="009C2120"/>
    <w:rsid w:val="009C2680"/>
    <w:rsid w:val="009C37E9"/>
    <w:rsid w:val="009D3486"/>
    <w:rsid w:val="009D3B14"/>
    <w:rsid w:val="009D6EE7"/>
    <w:rsid w:val="009F5118"/>
    <w:rsid w:val="009F57EF"/>
    <w:rsid w:val="009F62A5"/>
    <w:rsid w:val="009F6806"/>
    <w:rsid w:val="00A009D2"/>
    <w:rsid w:val="00A021DE"/>
    <w:rsid w:val="00A176F9"/>
    <w:rsid w:val="00A25F03"/>
    <w:rsid w:val="00A30979"/>
    <w:rsid w:val="00A31357"/>
    <w:rsid w:val="00A40AB0"/>
    <w:rsid w:val="00A46879"/>
    <w:rsid w:val="00A61053"/>
    <w:rsid w:val="00A61330"/>
    <w:rsid w:val="00A677BA"/>
    <w:rsid w:val="00A93BC1"/>
    <w:rsid w:val="00A956F9"/>
    <w:rsid w:val="00AA0B5E"/>
    <w:rsid w:val="00AB1393"/>
    <w:rsid w:val="00AB2BB4"/>
    <w:rsid w:val="00AB4085"/>
    <w:rsid w:val="00AC54DD"/>
    <w:rsid w:val="00AD2958"/>
    <w:rsid w:val="00AE08D1"/>
    <w:rsid w:val="00B03E90"/>
    <w:rsid w:val="00B2288F"/>
    <w:rsid w:val="00B235B1"/>
    <w:rsid w:val="00B34726"/>
    <w:rsid w:val="00B36CA4"/>
    <w:rsid w:val="00B3711F"/>
    <w:rsid w:val="00B45BB3"/>
    <w:rsid w:val="00B53D80"/>
    <w:rsid w:val="00B64CCD"/>
    <w:rsid w:val="00B83E8D"/>
    <w:rsid w:val="00B85B48"/>
    <w:rsid w:val="00B928F9"/>
    <w:rsid w:val="00B93D0C"/>
    <w:rsid w:val="00BA0CDE"/>
    <w:rsid w:val="00BB1301"/>
    <w:rsid w:val="00BB3F1B"/>
    <w:rsid w:val="00BC0168"/>
    <w:rsid w:val="00BC17D6"/>
    <w:rsid w:val="00BC37A8"/>
    <w:rsid w:val="00BC54B9"/>
    <w:rsid w:val="00BE7008"/>
    <w:rsid w:val="00C052FB"/>
    <w:rsid w:val="00C10743"/>
    <w:rsid w:val="00C26047"/>
    <w:rsid w:val="00C40FE2"/>
    <w:rsid w:val="00C41895"/>
    <w:rsid w:val="00C44DEE"/>
    <w:rsid w:val="00C463A3"/>
    <w:rsid w:val="00C660FB"/>
    <w:rsid w:val="00C70591"/>
    <w:rsid w:val="00C77845"/>
    <w:rsid w:val="00C8327F"/>
    <w:rsid w:val="00C93320"/>
    <w:rsid w:val="00C93454"/>
    <w:rsid w:val="00CC51A1"/>
    <w:rsid w:val="00CC5C89"/>
    <w:rsid w:val="00CD5DA7"/>
    <w:rsid w:val="00CE5BE5"/>
    <w:rsid w:val="00CE7547"/>
    <w:rsid w:val="00CF2DDB"/>
    <w:rsid w:val="00CF2EDD"/>
    <w:rsid w:val="00D002BF"/>
    <w:rsid w:val="00D052E2"/>
    <w:rsid w:val="00D15525"/>
    <w:rsid w:val="00D15F4B"/>
    <w:rsid w:val="00D25E78"/>
    <w:rsid w:val="00D27C42"/>
    <w:rsid w:val="00D319AA"/>
    <w:rsid w:val="00D31ABC"/>
    <w:rsid w:val="00D322A6"/>
    <w:rsid w:val="00D34F32"/>
    <w:rsid w:val="00D55414"/>
    <w:rsid w:val="00D57EE1"/>
    <w:rsid w:val="00D60120"/>
    <w:rsid w:val="00D6312D"/>
    <w:rsid w:val="00D7736F"/>
    <w:rsid w:val="00D8681B"/>
    <w:rsid w:val="00D97F8A"/>
    <w:rsid w:val="00DC5A69"/>
    <w:rsid w:val="00DD31C5"/>
    <w:rsid w:val="00DD4A0A"/>
    <w:rsid w:val="00DD5D28"/>
    <w:rsid w:val="00DE48DE"/>
    <w:rsid w:val="00DF1EF1"/>
    <w:rsid w:val="00DF331B"/>
    <w:rsid w:val="00DF546C"/>
    <w:rsid w:val="00E037A2"/>
    <w:rsid w:val="00E04032"/>
    <w:rsid w:val="00E14F61"/>
    <w:rsid w:val="00E23420"/>
    <w:rsid w:val="00E2464F"/>
    <w:rsid w:val="00E31F21"/>
    <w:rsid w:val="00E47825"/>
    <w:rsid w:val="00E53322"/>
    <w:rsid w:val="00E5460F"/>
    <w:rsid w:val="00E55BF7"/>
    <w:rsid w:val="00E74597"/>
    <w:rsid w:val="00E77AE6"/>
    <w:rsid w:val="00E84D1F"/>
    <w:rsid w:val="00E86328"/>
    <w:rsid w:val="00E86E9E"/>
    <w:rsid w:val="00E97412"/>
    <w:rsid w:val="00EB2EB1"/>
    <w:rsid w:val="00EC24CC"/>
    <w:rsid w:val="00EC5F2F"/>
    <w:rsid w:val="00EC7742"/>
    <w:rsid w:val="00ED7205"/>
    <w:rsid w:val="00EE31B3"/>
    <w:rsid w:val="00EF02CE"/>
    <w:rsid w:val="00EF3491"/>
    <w:rsid w:val="00EF4992"/>
    <w:rsid w:val="00F14C99"/>
    <w:rsid w:val="00F54E63"/>
    <w:rsid w:val="00F6371C"/>
    <w:rsid w:val="00F66423"/>
    <w:rsid w:val="00F67758"/>
    <w:rsid w:val="00F77E9E"/>
    <w:rsid w:val="00F955F8"/>
    <w:rsid w:val="00FA4460"/>
    <w:rsid w:val="00FA70D1"/>
    <w:rsid w:val="00FC341F"/>
    <w:rsid w:val="00FC7E84"/>
    <w:rsid w:val="00FE60BD"/>
    <w:rsid w:val="00FF16CD"/>
    <w:rsid w:val="00FF211C"/>
    <w:rsid w:val="00FF7E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4:docId w14:val="2396586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87E6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5C5FCB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A956F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956F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956F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956F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956F9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956F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956F9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5E7D1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E7D11"/>
  </w:style>
  <w:style w:type="paragraph" w:styleId="Footer">
    <w:name w:val="footer"/>
    <w:basedOn w:val="Normal"/>
    <w:link w:val="FooterChar"/>
    <w:uiPriority w:val="99"/>
    <w:unhideWhenUsed/>
    <w:rsid w:val="005E7D1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E7D11"/>
  </w:style>
  <w:style w:type="character" w:styleId="LineNumber">
    <w:name w:val="line number"/>
    <w:basedOn w:val="DefaultParagraphFont"/>
    <w:uiPriority w:val="99"/>
    <w:semiHidden/>
    <w:unhideWhenUsed/>
    <w:rsid w:val="005E7D11"/>
  </w:style>
  <w:style w:type="paragraph" w:customStyle="1" w:styleId="EndNoteBibliographyTitle">
    <w:name w:val="EndNote Bibliography Title"/>
    <w:basedOn w:val="Normal"/>
    <w:link w:val="EndNoteBibliographyTitleCar"/>
    <w:rsid w:val="005E7D11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">
    <w:name w:val="EndNote Bibliography Title Car"/>
    <w:basedOn w:val="DefaultParagraphFont"/>
    <w:link w:val="EndNoteBibliographyTitle"/>
    <w:rsid w:val="005E7D11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5E7D11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">
    <w:name w:val="EndNote Bibliography Car"/>
    <w:basedOn w:val="DefaultParagraphFont"/>
    <w:link w:val="EndNoteBibliography"/>
    <w:rsid w:val="005E7D11"/>
    <w:rPr>
      <w:rFonts w:ascii="Calibri" w:hAnsi="Calibri" w:cs="Calibri"/>
      <w:noProof/>
      <w:lang w:val="en-US"/>
    </w:rPr>
  </w:style>
  <w:style w:type="paragraph" w:customStyle="1" w:styleId="paragraph">
    <w:name w:val="paragraph"/>
    <w:basedOn w:val="Normal"/>
    <w:rsid w:val="00B03E9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fr-CA" w:eastAsia="fr-CA"/>
    </w:rPr>
  </w:style>
  <w:style w:type="character" w:customStyle="1" w:styleId="normaltextrun">
    <w:name w:val="normaltextrun"/>
    <w:basedOn w:val="DefaultParagraphFont"/>
    <w:rsid w:val="00B03E90"/>
  </w:style>
  <w:style w:type="character" w:customStyle="1" w:styleId="eop">
    <w:name w:val="eop"/>
    <w:basedOn w:val="DefaultParagraphFont"/>
    <w:rsid w:val="00B03E90"/>
  </w:style>
  <w:style w:type="character" w:customStyle="1" w:styleId="contextualspellingandgrammarerror">
    <w:name w:val="contextualspellingandgrammarerror"/>
    <w:basedOn w:val="DefaultParagraphFont"/>
    <w:rsid w:val="00B03E90"/>
  </w:style>
  <w:style w:type="character" w:customStyle="1" w:styleId="spellingerror">
    <w:name w:val="spellingerror"/>
    <w:basedOn w:val="DefaultParagraphFont"/>
    <w:rsid w:val="00B03E90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87E6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5C5FCB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A956F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956F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956F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956F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956F9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956F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956F9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5E7D1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E7D11"/>
  </w:style>
  <w:style w:type="paragraph" w:styleId="Footer">
    <w:name w:val="footer"/>
    <w:basedOn w:val="Normal"/>
    <w:link w:val="FooterChar"/>
    <w:uiPriority w:val="99"/>
    <w:unhideWhenUsed/>
    <w:rsid w:val="005E7D1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E7D11"/>
  </w:style>
  <w:style w:type="character" w:styleId="LineNumber">
    <w:name w:val="line number"/>
    <w:basedOn w:val="DefaultParagraphFont"/>
    <w:uiPriority w:val="99"/>
    <w:semiHidden/>
    <w:unhideWhenUsed/>
    <w:rsid w:val="005E7D11"/>
  </w:style>
  <w:style w:type="paragraph" w:customStyle="1" w:styleId="EndNoteBibliographyTitle">
    <w:name w:val="EndNote Bibliography Title"/>
    <w:basedOn w:val="Normal"/>
    <w:link w:val="EndNoteBibliographyTitleCar"/>
    <w:rsid w:val="005E7D11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">
    <w:name w:val="EndNote Bibliography Title Car"/>
    <w:basedOn w:val="DefaultParagraphFont"/>
    <w:link w:val="EndNoteBibliographyTitle"/>
    <w:rsid w:val="005E7D11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5E7D11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">
    <w:name w:val="EndNote Bibliography Car"/>
    <w:basedOn w:val="DefaultParagraphFont"/>
    <w:link w:val="EndNoteBibliography"/>
    <w:rsid w:val="005E7D11"/>
    <w:rPr>
      <w:rFonts w:ascii="Calibri" w:hAnsi="Calibri" w:cs="Calibri"/>
      <w:noProof/>
      <w:lang w:val="en-US"/>
    </w:rPr>
  </w:style>
  <w:style w:type="paragraph" w:customStyle="1" w:styleId="paragraph">
    <w:name w:val="paragraph"/>
    <w:basedOn w:val="Normal"/>
    <w:rsid w:val="00B03E9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fr-CA" w:eastAsia="fr-CA"/>
    </w:rPr>
  </w:style>
  <w:style w:type="character" w:customStyle="1" w:styleId="normaltextrun">
    <w:name w:val="normaltextrun"/>
    <w:basedOn w:val="DefaultParagraphFont"/>
    <w:rsid w:val="00B03E90"/>
  </w:style>
  <w:style w:type="character" w:customStyle="1" w:styleId="eop">
    <w:name w:val="eop"/>
    <w:basedOn w:val="DefaultParagraphFont"/>
    <w:rsid w:val="00B03E90"/>
  </w:style>
  <w:style w:type="character" w:customStyle="1" w:styleId="contextualspellingandgrammarerror">
    <w:name w:val="contextualspellingandgrammarerror"/>
    <w:basedOn w:val="DefaultParagraphFont"/>
    <w:rsid w:val="00B03E90"/>
  </w:style>
  <w:style w:type="character" w:customStyle="1" w:styleId="spellingerror">
    <w:name w:val="spellingerror"/>
    <w:basedOn w:val="DefaultParagraphFont"/>
    <w:rsid w:val="00B03E9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9850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959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853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150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789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09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832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0275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7569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8637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572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051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214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193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372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543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897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png"/><Relationship Id="rId5" Type="http://schemas.openxmlformats.org/officeDocument/2006/relationships/settings" Target="settings.xml"/><Relationship Id="rId10" Type="http://schemas.openxmlformats.org/officeDocument/2006/relationships/image" Target="media/image1.png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77E610A-6D62-4E43-AC4B-315999F9251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6</Pages>
  <Words>1237</Words>
  <Characters>7051</Characters>
  <Application>Microsoft Office Word</Application>
  <DocSecurity>0</DocSecurity>
  <Lines>58</Lines>
  <Paragraphs>1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>Hewlett-Packard Company</Company>
  <LinksUpToDate>false</LinksUpToDate>
  <CharactersWithSpaces>827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ufour Simon</dc:creator>
  <cp:lastModifiedBy>Gomathi A.</cp:lastModifiedBy>
  <cp:revision>4</cp:revision>
  <cp:lastPrinted>2018-09-10T14:52:00Z</cp:lastPrinted>
  <dcterms:created xsi:type="dcterms:W3CDTF">2019-08-16T06:36:00Z</dcterms:created>
  <dcterms:modified xsi:type="dcterms:W3CDTF">2019-08-16T06:40:00Z</dcterms:modified>
</cp:coreProperties>
</file>